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8156BCE" w:rsidR="00664F15" w:rsidRDefault="00CD70A7" w:rsidP="01CE50FE">
      <w:pPr>
        <w:spacing w:line="360" w:lineRule="auto"/>
        <w:jc w:val="center"/>
        <w:rPr>
          <w:b/>
          <w:bCs/>
          <w:sz w:val="28"/>
          <w:szCs w:val="28"/>
        </w:rPr>
      </w:pPr>
      <w:bookmarkStart w:id="0" w:name="_Hlk137510631"/>
      <w:r>
        <w:rPr>
          <w:b/>
          <w:bCs/>
          <w:sz w:val="28"/>
          <w:szCs w:val="28"/>
        </w:rPr>
        <w:t>Sistem Edukasi Kebencanaan Pada Lembaga Filantropi Berbasis Web</w:t>
      </w:r>
      <w:r w:rsidR="00BC484B">
        <w:rPr>
          <w:b/>
          <w:bCs/>
          <w:sz w:val="28"/>
          <w:szCs w:val="28"/>
        </w:rPr>
        <w:t>site</w:t>
      </w:r>
      <w:bookmarkEnd w:id="0"/>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Proposal Tugas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r>
        <w:t>Diajukan Untuk Memenuhi</w:t>
      </w:r>
    </w:p>
    <w:p w14:paraId="12029165" w14:textId="636A14FC" w:rsidR="00664F15" w:rsidRDefault="01CE50FE" w:rsidP="000F2778">
      <w:pPr>
        <w:spacing w:line="360" w:lineRule="auto"/>
        <w:jc w:val="center"/>
      </w:pPr>
      <w:r>
        <w:t xml:space="preserve">Persyaratan Guna Meraih Gelar Sarjana </w:t>
      </w:r>
      <w:r w:rsidR="00FA1A50">
        <w:t>Strata 1</w:t>
      </w:r>
    </w:p>
    <w:p w14:paraId="07909AB3" w14:textId="77777777" w:rsidR="00664F15" w:rsidRDefault="01CE50FE" w:rsidP="000F2778">
      <w:pPr>
        <w:spacing w:line="360" w:lineRule="auto"/>
        <w:jc w:val="center"/>
      </w:pPr>
      <w:r>
        <w:t>Informatika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Maulana Sandi Samudera</w:t>
      </w:r>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r>
        <w:rPr>
          <w:b/>
          <w:bCs/>
        </w:rPr>
        <w:t>Rekayasa Perangkat Lunak</w:t>
      </w:r>
    </w:p>
    <w:p w14:paraId="7642BE19" w14:textId="79E49A50" w:rsidR="3DDCC678" w:rsidRDefault="3DDCC678" w:rsidP="3DDCC678">
      <w:pPr>
        <w:spacing w:line="360" w:lineRule="auto"/>
      </w:pP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2C72AC5E"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5904DE7C" w14:textId="77777777" w:rsidR="00FA1A50" w:rsidRPr="002214F7" w:rsidRDefault="00FA1A50" w:rsidP="00FA1A50">
      <w:pPr>
        <w:spacing w:before="30" w:after="30" w:line="360" w:lineRule="auto"/>
      </w:pPr>
      <w:r>
        <w:rPr>
          <w:b/>
          <w:bCs/>
          <w:sz w:val="28"/>
          <w:szCs w:val="28"/>
        </w:rPr>
        <w:t>Sistem Edukasi Kebencanaan Pada Lembaga Filantropi Berbasis Websit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77777777"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Maulana Sandi Samudera</w:t>
      </w:r>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77777777" w:rsidR="00FA1A50" w:rsidRPr="002214F7" w:rsidRDefault="00FA1A50" w:rsidP="00FA1A50">
      <w:pPr>
        <w:spacing w:before="30" w:after="30" w:line="360" w:lineRule="auto"/>
        <w:jc w:val="center"/>
      </w:pPr>
      <w:r>
        <w:t xml:space="preserve">Telah Direkomendasikan Untuk Diajukan Sebagai </w:t>
      </w:r>
    </w:p>
    <w:p w14:paraId="471FEC1D" w14:textId="77777777" w:rsidR="00FA1A50" w:rsidRPr="002214F7" w:rsidRDefault="00FA1A50" w:rsidP="00FA1A50">
      <w:pPr>
        <w:spacing w:before="30" w:after="30" w:line="360" w:lineRule="auto"/>
        <w:jc w:val="center"/>
      </w:pPr>
      <w:r>
        <w:t>Judul Tugas Akhir Di</w:t>
      </w:r>
    </w:p>
    <w:p w14:paraId="2EB1FA97" w14:textId="77777777" w:rsidR="00FA1A50" w:rsidRPr="002214F7" w:rsidRDefault="00FA1A50" w:rsidP="00FA1A50">
      <w:pPr>
        <w:spacing w:before="30" w:after="30" w:line="360" w:lineRule="auto"/>
        <w:jc w:val="center"/>
      </w:pPr>
      <w:r>
        <w:t>Program Studi Informatika Universitas Muhammadiyah Malang</w:t>
      </w:r>
    </w:p>
    <w:p w14:paraId="7CE73577" w14:textId="77777777" w:rsidR="00FA1A50" w:rsidRPr="002214F7" w:rsidRDefault="00FA1A50" w:rsidP="00FA1A50">
      <w:pPr>
        <w:spacing w:before="30" w:after="30" w:line="360" w:lineRule="auto"/>
        <w:jc w:val="center"/>
        <w:rPr>
          <w:lang w:val="id-ID"/>
        </w:rPr>
      </w:pPr>
    </w:p>
    <w:p w14:paraId="4CFB026D" w14:textId="0BCBA26F" w:rsidR="00FA1A50" w:rsidRPr="002214F7" w:rsidRDefault="00FA1A50" w:rsidP="00FA1A50">
      <w:pPr>
        <w:spacing w:before="30" w:after="30" w:line="360" w:lineRule="auto"/>
        <w:jc w:val="center"/>
        <w:rPr>
          <w:lang w:val="id-ID"/>
        </w:rPr>
      </w:pPr>
    </w:p>
    <w:p w14:paraId="5498F486" w14:textId="4EE81A02" w:rsidR="00FA1A50" w:rsidRPr="002214F7" w:rsidRDefault="00FA1A50" w:rsidP="00FA1A50">
      <w:pPr>
        <w:spacing w:before="30" w:after="30" w:line="360" w:lineRule="auto"/>
        <w:jc w:val="center"/>
        <w:rPr>
          <w:lang w:val="id-ID"/>
        </w:rPr>
      </w:pPr>
    </w:p>
    <w:p w14:paraId="0AE9AC39" w14:textId="77777777" w:rsidR="00FA1A50" w:rsidRPr="002214F7" w:rsidRDefault="00FA1A50" w:rsidP="00FA1A50">
      <w:pPr>
        <w:spacing w:before="30" w:after="30" w:line="360" w:lineRule="auto"/>
        <w:jc w:val="center"/>
        <w:rPr>
          <w:lang w:val="id-ID"/>
        </w:rPr>
      </w:pPr>
    </w:p>
    <w:p w14:paraId="4180BDA1" w14:textId="77777777" w:rsidR="00FA1A50" w:rsidRPr="002214F7" w:rsidRDefault="00FA1A50" w:rsidP="00FA1A50">
      <w:pPr>
        <w:spacing w:before="30" w:after="30" w:line="360" w:lineRule="auto"/>
        <w:jc w:val="center"/>
        <w:rPr>
          <w:lang w:val="id-ID"/>
        </w:rPr>
      </w:pPr>
      <w:r w:rsidRPr="01CE50FE">
        <w:rPr>
          <w:lang w:val="id-ID"/>
        </w:rPr>
        <w:t>Menyetujui,</w:t>
      </w:r>
    </w:p>
    <w:p w14:paraId="02F7A8CD" w14:textId="3CC7E8BF" w:rsidR="00FA1A50" w:rsidRPr="002214F7" w:rsidRDefault="00FA1A50" w:rsidP="00FA1A50">
      <w:pPr>
        <w:spacing w:before="30" w:after="30" w:line="360" w:lineRule="auto"/>
        <w:jc w:val="center"/>
        <w:rPr>
          <w:b/>
        </w:rPr>
      </w:pPr>
    </w:p>
    <w:p w14:paraId="721375BE" w14:textId="5C38C6D8" w:rsidR="00FA1A50" w:rsidRPr="002214F7" w:rsidRDefault="00224928" w:rsidP="00FA1A50">
      <w:pPr>
        <w:spacing w:before="30" w:after="30" w:line="360" w:lineRule="auto"/>
        <w:jc w:val="center"/>
        <w:rPr>
          <w:lang w:val="id-ID"/>
        </w:rPr>
      </w:pPr>
      <w:r>
        <w:rPr>
          <w:noProof/>
          <w:lang w:val="id-ID"/>
        </w:rPr>
        <w:drawing>
          <wp:anchor distT="0" distB="0" distL="114300" distR="114300" simplePos="0" relativeHeight="251747328" behindDoc="0" locked="0" layoutInCell="1" allowOverlap="1" wp14:anchorId="11F427F1" wp14:editId="1D3281A7">
            <wp:simplePos x="0" y="0"/>
            <wp:positionH relativeFrom="column">
              <wp:posOffset>-260350</wp:posOffset>
            </wp:positionH>
            <wp:positionV relativeFrom="paragraph">
              <wp:posOffset>132080</wp:posOffset>
            </wp:positionV>
            <wp:extent cx="3019425" cy="152400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9">
                      <a:extLst>
                        <a:ext uri="{BEBA8EAE-BF5A-486C-A8C5-ECC9F3942E4B}">
                          <a14:imgProps xmlns:a14="http://schemas.microsoft.com/office/drawing/2010/main">
                            <a14:imgLayer r:embed="rId10">
                              <a14:imgEffect>
                                <a14:backgroundRemoval t="8125" b="90000" l="9779" r="89905">
                                  <a14:foregroundMark x1="40364" y1="10625" x2="41009" y2="10000"/>
                                  <a14:foregroundMark x1="39075" y1="11875" x2="40364" y2="10625"/>
                                  <a14:foregroundMark x1="38562" y1="12372" x2="39075" y2="11875"/>
                                  <a14:foregroundMark x1="28117" y1="22500" x2="28760" y2="21876"/>
                                  <a14:foregroundMark x1="27472" y1="23125" x2="28117" y2="22500"/>
                                  <a14:foregroundMark x1="26828" y1="23750" x2="27472" y2="23125"/>
                                  <a14:foregroundMark x1="26183" y1="24375" x2="26828" y2="23750"/>
                                  <a14:foregroundMark x1="45212" y1="15552" x2="45741" y2="16250"/>
                                  <a14:foregroundMark x1="42428" y1="11875" x2="42704" y2="12239"/>
                                  <a14:foregroundMark x1="41482" y1="10625" x2="42428" y2="11875"/>
                                  <a14:foregroundMark x1="41009" y1="10000" x2="41482" y2="10625"/>
                                  <a14:foregroundMark x1="27813" y1="23750" x2="26814" y2="26875"/>
                                  <a14:foregroundMark x1="28013" y1="23125" x2="27813" y2="23750"/>
                                  <a14:foregroundMark x1="28213" y1="22500" x2="28013" y2="23125"/>
                                  <a14:foregroundMark x1="28412" y1="21875" x2="28213" y2="22500"/>
                                  <a14:foregroundMark x1="28589" y1="21322" x2="28412" y2="21875"/>
                                  <a14:foregroundMark x1="30810" y1="14375" x2="30723" y2="14648"/>
                                  <a14:foregroundMark x1="31250" y1="13000" x2="30810" y2="14375"/>
                                  <a14:foregroundMark x1="18178" y1="65000" x2="18425" y2="70983"/>
                                  <a14:foregroundMark x1="18152" y1="64375" x2="18178" y2="65000"/>
                                  <a14:foregroundMark x1="17350" y1="45000" x2="18152" y2="64375"/>
                                  <a14:foregroundMark x1="28369" y1="58750" x2="29338" y2="56250"/>
                                  <a14:foregroundMark x1="28127" y1="59375" x2="28369" y2="58750"/>
                                  <a14:foregroundMark x1="27885" y1="60000" x2="28127" y2="59375"/>
                                  <a14:foregroundMark x1="24133" y1="69687" x2="25865" y2="65215"/>
                                  <a14:foregroundMark x1="23459" y1="71427" x2="23839" y2="70446"/>
                                  <a14:foregroundMark x1="34878" y1="72716" x2="35647" y2="75000"/>
                                  <a14:foregroundMark x1="30390" y1="59375" x2="30600" y2="60000"/>
                                  <a14:foregroundMark x1="30180" y1="58750" x2="30390" y2="59375"/>
                                  <a14:foregroundMark x1="29338" y1="56250" x2="30180" y2="58750"/>
                                  <a14:backgroundMark x1="34069" y1="24375" x2="29338" y2="23750"/>
                                  <a14:backgroundMark x1="29338" y1="27500" x2="44164" y2="19375"/>
                                  <a14:backgroundMark x1="39748" y1="16250" x2="31861" y2="15000"/>
                                  <a14:backgroundMark x1="31546" y1="16250" x2="28707" y2="20000"/>
                                  <a14:backgroundMark x1="31230" y1="16875" x2="31230" y2="16875"/>
                                  <a14:backgroundMark x1="31230" y1="15000" x2="31230" y2="15000"/>
                                  <a14:backgroundMark x1="31230" y1="15000" x2="31230" y2="15000"/>
                                  <a14:backgroundMark x1="31230" y1="14375" x2="31230" y2="14375"/>
                                  <a14:backgroundMark x1="30915" y1="15000" x2="30915" y2="15000"/>
                                  <a14:backgroundMark x1="28391" y1="23750" x2="28391" y2="23750"/>
                                  <a14:backgroundMark x1="28391" y1="23125" x2="28391" y2="23125"/>
                                  <a14:backgroundMark x1="28391" y1="22500" x2="28391" y2="22500"/>
                                  <a14:backgroundMark x1="28391" y1="22500" x2="28391" y2="22500"/>
                                  <a14:backgroundMark x1="28391" y1="20000" x2="28391" y2="20000"/>
                                  <a14:backgroundMark x1="29022" y1="21875" x2="29022" y2="21875"/>
                                  <a14:backgroundMark x1="29022" y1="21250" x2="29022" y2="21250"/>
                                  <a14:backgroundMark x1="29022" y1="21250" x2="29022" y2="21250"/>
                                  <a14:backgroundMark x1="39748" y1="10625" x2="39748" y2="10625"/>
                                  <a14:backgroundMark x1="39748" y1="11875" x2="39748" y2="11875"/>
                                  <a14:backgroundMark x1="40063" y1="12500" x2="40063" y2="12500"/>
                                  <a14:backgroundMark x1="41325" y1="13750" x2="41325" y2="13750"/>
                                  <a14:backgroundMark x1="41956" y1="13750" x2="41956" y2="13750"/>
                                  <a14:backgroundMark x1="42271" y1="13125" x2="42271" y2="13125"/>
                                  <a14:backgroundMark x1="41640" y1="13125" x2="41640" y2="13125"/>
                                  <a14:backgroundMark x1="39117" y1="13125" x2="39117" y2="13125"/>
                                  <a14:backgroundMark x1="37855" y1="13750" x2="37855" y2="13750"/>
                                  <a14:backgroundMark x1="37855" y1="12500" x2="37855" y2="12500"/>
                                  <a14:backgroundMark x1="37855" y1="12500" x2="37855" y2="12500"/>
                                  <a14:backgroundMark x1="38170" y1="11875" x2="38170" y2="11875"/>
                                  <a14:backgroundMark x1="38170" y1="11875" x2="38170" y2="11875"/>
                                  <a14:backgroundMark x1="38801" y1="11875" x2="38801" y2="11875"/>
                                  <a14:backgroundMark x1="39432" y1="11875" x2="39432" y2="11875"/>
                                  <a14:backgroundMark x1="33438" y1="63125" x2="33438" y2="63125"/>
                                  <a14:backgroundMark x1="33754" y1="62500" x2="33754" y2="62500"/>
                                  <a14:backgroundMark x1="33754" y1="65000" x2="34700" y2="71250"/>
                                  <a14:backgroundMark x1="32177" y1="60625" x2="32808" y2="73125"/>
                                  <a14:backgroundMark x1="31230" y1="60000" x2="31230" y2="65625"/>
                                  <a14:backgroundMark x1="36909" y1="76875" x2="36909" y2="76875"/>
                                  <a14:backgroundMark x1="35331" y1="75625" x2="35331" y2="75625"/>
                                  <a14:backgroundMark x1="35016" y1="75000" x2="35016" y2="75000"/>
                                  <a14:backgroundMark x1="34385" y1="75000" x2="34385" y2="75000"/>
                                  <a14:backgroundMark x1="34700" y1="75000" x2="34700" y2="75000"/>
                                  <a14:backgroundMark x1="34700" y1="75000" x2="34700" y2="75000"/>
                                  <a14:backgroundMark x1="27129" y1="59375" x2="27129" y2="59375"/>
                                  <a14:backgroundMark x1="27129" y1="59375" x2="27129" y2="59375"/>
                                  <a14:backgroundMark x1="30599" y1="60625" x2="30599" y2="60625"/>
                                  <a14:backgroundMark x1="30915" y1="60625" x2="30915" y2="60625"/>
                                  <a14:backgroundMark x1="30915" y1="60625" x2="30915" y2="60625"/>
                                  <a14:backgroundMark x1="30915" y1="60000" x2="30915" y2="60000"/>
                                  <a14:backgroundMark x1="30915" y1="59375" x2="30915" y2="59375"/>
                                  <a14:backgroundMark x1="30915" y1="59375" x2="30915" y2="59375"/>
                                  <a14:backgroundMark x1="30915" y1="58750" x2="30915" y2="58750"/>
                                  <a14:backgroundMark x1="23028" y1="78750" x2="23028" y2="68750"/>
                                  <a14:backgroundMark x1="24290" y1="73125" x2="23975" y2="68750"/>
                                  <a14:backgroundMark x1="21451" y1="71875" x2="20505" y2="84375"/>
                                  <a14:backgroundMark x1="19558" y1="64375" x2="19558" y2="64375"/>
                                  <a14:backgroundMark x1="19558" y1="64375" x2="19558" y2="64375"/>
                                  <a14:backgroundMark x1="19558" y1="64375" x2="19558" y2="64375"/>
                                  <a14:backgroundMark x1="19558" y1="65000" x2="19558" y2="65000"/>
                                </a14:backgroundRemoval>
                              </a14:imgEffect>
                            </a14:imgLayer>
                          </a14:imgProps>
                        </a:ext>
                        <a:ext uri="{28A0092B-C50C-407E-A947-70E740481C1C}">
                          <a14:useLocalDpi xmlns:a14="http://schemas.microsoft.com/office/drawing/2010/main" val="0"/>
                        </a:ext>
                      </a:extLst>
                    </a:blip>
                    <a:stretch>
                      <a:fillRect/>
                    </a:stretch>
                  </pic:blipFill>
                  <pic:spPr>
                    <a:xfrm rot="356040">
                      <a:off x="0" y="0"/>
                      <a:ext cx="3019425" cy="1524000"/>
                    </a:xfrm>
                    <a:prstGeom prst="rect">
                      <a:avLst/>
                    </a:prstGeom>
                  </pic:spPr>
                </pic:pic>
              </a:graphicData>
            </a:graphic>
            <wp14:sizeRelH relativeFrom="page">
              <wp14:pctWidth>0</wp14:pctWidth>
            </wp14:sizeRelH>
            <wp14:sizeRelV relativeFrom="page">
              <wp14:pctHeight>0</wp14:pctHeight>
            </wp14:sizeRelV>
          </wp:anchor>
        </w:drawing>
      </w:r>
      <w:r w:rsidR="00FA1A50">
        <w:rPr>
          <w:noProof/>
        </w:rPr>
        <mc:AlternateContent>
          <mc:Choice Requires="wps">
            <w:drawing>
              <wp:anchor distT="0" distB="0" distL="114300" distR="114300" simplePos="0" relativeHeight="251661312" behindDoc="0" locked="0" layoutInCell="1" allowOverlap="1" wp14:anchorId="05EF3C8A" wp14:editId="03C8AF47">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v:textbox>
                <w10:wrap anchorx="margin"/>
              </v:rect>
            </w:pict>
          </mc:Fallback>
        </mc:AlternateContent>
      </w:r>
      <w:r w:rsidR="00FA1A50">
        <w:rPr>
          <w:noProof/>
        </w:rPr>
        <mc:AlternateContent>
          <mc:Choice Requires="wps">
            <w:drawing>
              <wp:anchor distT="0" distB="0" distL="114300" distR="114300" simplePos="0" relativeHeight="251660288" behindDoc="0" locked="0" layoutInCell="1" allowOverlap="1" wp14:anchorId="78AF759D" wp14:editId="28C51F9E">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Ir. Wildan Suharso, S.Kom,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Ir. Wildan Suharso, S.Kom,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61D2471E" w:rsidR="00FA1A50" w:rsidRPr="002214F7" w:rsidRDefault="00FA1A50" w:rsidP="00FA1A50">
      <w:pPr>
        <w:spacing w:before="30" w:after="30" w:line="360" w:lineRule="auto"/>
        <w:rPr>
          <w:lang w:val="id-ID"/>
        </w:rPr>
      </w:pPr>
      <w:r w:rsidRPr="002214F7">
        <w:rPr>
          <w:lang w:val="id-ID"/>
        </w:rPr>
        <w:tab/>
      </w:r>
      <w:r w:rsidRPr="002214F7">
        <w:rPr>
          <w:lang w:val="id-ID"/>
        </w:rPr>
        <w:tab/>
      </w:r>
      <w:r w:rsidRPr="002214F7">
        <w:rPr>
          <w:lang w:val="id-ID"/>
        </w:rPr>
        <w:tab/>
      </w:r>
      <w:r w:rsidRPr="002214F7">
        <w:rPr>
          <w:lang w:val="id-ID"/>
        </w:rPr>
        <w:tab/>
      </w:r>
      <w:r w:rsidRPr="002214F7">
        <w:rPr>
          <w:lang w:val="id-ID"/>
        </w:rPr>
        <w:tab/>
      </w:r>
      <w:r w:rsidRPr="002214F7">
        <w:rPr>
          <w:lang w:val="id-ID"/>
        </w:rPr>
        <w:tab/>
      </w:r>
    </w:p>
    <w:p w14:paraId="5B9C021F" w14:textId="15B20A40" w:rsidR="00FA1A50" w:rsidRPr="002214F7" w:rsidRDefault="00FA1A50" w:rsidP="00FA1A50">
      <w:pPr>
        <w:spacing w:before="30" w:after="30" w:line="360" w:lineRule="auto"/>
        <w:rPr>
          <w:lang w:val="id-ID"/>
        </w:rPr>
      </w:pPr>
    </w:p>
    <w:p w14:paraId="0B0A3475" w14:textId="77777777"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6BB16314" w14:textId="68D05156" w:rsidR="00FA1A50" w:rsidRDefault="00FA1A50">
      <w:pPr>
        <w:rPr>
          <w:b/>
        </w:rPr>
      </w:pPr>
      <w:r>
        <w:rPr>
          <w:b/>
        </w:rPr>
        <w:br w:type="page"/>
      </w:r>
      <w:r w:rsidR="002465B4">
        <w:rPr>
          <w:b/>
        </w:rPr>
        <w:lastRenderedPageBreak/>
        <w:t xml:space="preserve"> </w:t>
      </w:r>
    </w:p>
    <w:p w14:paraId="69C4AF98" w14:textId="10AF7ECA" w:rsidR="007E4BBB" w:rsidRDefault="00A83578" w:rsidP="007E4BBB">
      <w:pPr>
        <w:rPr>
          <w:rFonts w:eastAsiaTheme="majorEastAsia" w:cstheme="majorBidi"/>
          <w:b/>
          <w:sz w:val="28"/>
          <w:szCs w:val="32"/>
        </w:rPr>
      </w:pPr>
      <w:r w:rsidRPr="00A83578">
        <w:rPr>
          <w:rFonts w:eastAsiaTheme="majorEastAsia" w:cstheme="majorBidi"/>
          <w:b/>
          <w:sz w:val="28"/>
          <w:szCs w:val="32"/>
        </w:rPr>
        <w:drawing>
          <wp:inline distT="0" distB="0" distL="0" distR="0" wp14:anchorId="379FD591" wp14:editId="05ECBB5E">
            <wp:extent cx="5732145" cy="1915795"/>
            <wp:effectExtent l="0" t="0" r="1905"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2145" cy="1915795"/>
                    </a:xfrm>
                    <a:prstGeom prst="rect">
                      <a:avLst/>
                    </a:prstGeom>
                  </pic:spPr>
                </pic:pic>
              </a:graphicData>
            </a:graphic>
          </wp:inline>
        </w:drawing>
      </w:r>
    </w:p>
    <w:p w14:paraId="5BF00E14" w14:textId="2358F134" w:rsidR="007E4BBB" w:rsidRDefault="007E4BBB" w:rsidP="007E4BBB">
      <w:pPr>
        <w:rPr>
          <w:rFonts w:eastAsiaTheme="majorEastAsia" w:cstheme="majorBidi"/>
          <w:b/>
          <w:sz w:val="28"/>
          <w:szCs w:val="32"/>
        </w:rPr>
      </w:pPr>
    </w:p>
    <w:p w14:paraId="262A2CDC" w14:textId="3B07CD03" w:rsidR="007E4BBB" w:rsidRDefault="007E4BBB" w:rsidP="007E4BBB">
      <w:pPr>
        <w:rPr>
          <w:rFonts w:eastAsiaTheme="majorEastAsia" w:cstheme="majorBidi"/>
          <w:b/>
          <w:sz w:val="28"/>
          <w:szCs w:val="32"/>
        </w:rPr>
      </w:pPr>
    </w:p>
    <w:p w14:paraId="3550C4CE" w14:textId="769AEF12" w:rsidR="007E4BBB" w:rsidRDefault="007E4BBB" w:rsidP="007E4BBB">
      <w:pPr>
        <w:rPr>
          <w:rFonts w:eastAsiaTheme="majorEastAsia" w:cstheme="majorBidi"/>
          <w:b/>
          <w:sz w:val="28"/>
          <w:szCs w:val="32"/>
        </w:rPr>
      </w:pPr>
    </w:p>
    <w:p w14:paraId="30D27662" w14:textId="1514565C" w:rsidR="007E4BBB" w:rsidRDefault="007E4BBB" w:rsidP="007E4BBB">
      <w:pPr>
        <w:rPr>
          <w:rFonts w:eastAsiaTheme="majorEastAsia" w:cstheme="majorBidi"/>
          <w:b/>
          <w:sz w:val="28"/>
          <w:szCs w:val="32"/>
        </w:rPr>
      </w:pPr>
    </w:p>
    <w:p w14:paraId="4841C935" w14:textId="1ED0E287" w:rsidR="007E4BBB" w:rsidRDefault="007E4BBB" w:rsidP="007E4BBB">
      <w:pPr>
        <w:rPr>
          <w:rFonts w:eastAsiaTheme="majorEastAsia" w:cstheme="majorBidi"/>
          <w:b/>
          <w:sz w:val="28"/>
          <w:szCs w:val="32"/>
        </w:rPr>
      </w:pPr>
    </w:p>
    <w:p w14:paraId="4E8F1A93" w14:textId="62FB68D2" w:rsidR="007E4BBB" w:rsidRDefault="007E4BBB" w:rsidP="007E4BBB">
      <w:pPr>
        <w:rPr>
          <w:rFonts w:eastAsiaTheme="majorEastAsia" w:cstheme="majorBidi"/>
          <w:b/>
          <w:sz w:val="28"/>
          <w:szCs w:val="32"/>
        </w:rPr>
      </w:pPr>
    </w:p>
    <w:p w14:paraId="61F11DF3" w14:textId="7A16CF10" w:rsidR="007E4BBB" w:rsidRDefault="007E4BBB" w:rsidP="007E4BBB">
      <w:pPr>
        <w:rPr>
          <w:rFonts w:eastAsiaTheme="majorEastAsia" w:cstheme="majorBidi"/>
          <w:b/>
          <w:sz w:val="28"/>
          <w:szCs w:val="32"/>
        </w:rPr>
      </w:pPr>
    </w:p>
    <w:p w14:paraId="58128635" w14:textId="59B38096" w:rsidR="007E4BBB" w:rsidRDefault="007E4BBB" w:rsidP="007E4BBB">
      <w:pPr>
        <w:rPr>
          <w:rFonts w:eastAsiaTheme="majorEastAsia" w:cstheme="majorBidi"/>
          <w:b/>
          <w:sz w:val="28"/>
          <w:szCs w:val="32"/>
        </w:rPr>
      </w:pPr>
    </w:p>
    <w:p w14:paraId="5658D275" w14:textId="288EB5C9" w:rsidR="007E4BBB" w:rsidRDefault="007E4BBB" w:rsidP="007E4BBB">
      <w:pPr>
        <w:rPr>
          <w:rFonts w:eastAsiaTheme="majorEastAsia" w:cstheme="majorBidi"/>
          <w:b/>
          <w:sz w:val="28"/>
          <w:szCs w:val="32"/>
        </w:rPr>
      </w:pPr>
    </w:p>
    <w:p w14:paraId="05E0AD59" w14:textId="1766F432" w:rsidR="007E4BBB" w:rsidRDefault="007E4BBB" w:rsidP="007E4BBB">
      <w:pPr>
        <w:rPr>
          <w:rFonts w:eastAsiaTheme="majorEastAsia" w:cstheme="majorBidi"/>
          <w:b/>
          <w:sz w:val="28"/>
          <w:szCs w:val="32"/>
        </w:rPr>
      </w:pPr>
    </w:p>
    <w:p w14:paraId="63B2D2DE" w14:textId="5E506B09" w:rsidR="007E4BBB" w:rsidRDefault="007E4BBB" w:rsidP="007E4BBB">
      <w:pPr>
        <w:rPr>
          <w:rFonts w:eastAsiaTheme="majorEastAsia" w:cstheme="majorBidi"/>
          <w:b/>
          <w:sz w:val="28"/>
          <w:szCs w:val="32"/>
        </w:rPr>
      </w:pPr>
    </w:p>
    <w:p w14:paraId="4E2710AF" w14:textId="4BB7F04D" w:rsidR="007E4BBB" w:rsidRDefault="007E4BBB" w:rsidP="007E4BBB">
      <w:pPr>
        <w:rPr>
          <w:rFonts w:eastAsiaTheme="majorEastAsia" w:cstheme="majorBidi"/>
          <w:b/>
          <w:sz w:val="28"/>
          <w:szCs w:val="32"/>
        </w:rPr>
      </w:pPr>
    </w:p>
    <w:p w14:paraId="6A8A94EF" w14:textId="6180824B" w:rsidR="007E4BBB" w:rsidRDefault="007E4BBB" w:rsidP="007E4BBB">
      <w:pPr>
        <w:rPr>
          <w:rFonts w:eastAsiaTheme="majorEastAsia" w:cstheme="majorBidi"/>
          <w:b/>
          <w:sz w:val="28"/>
          <w:szCs w:val="32"/>
        </w:rPr>
      </w:pPr>
    </w:p>
    <w:p w14:paraId="1A135F8D" w14:textId="744551B4" w:rsidR="007E4BBB" w:rsidRDefault="007E4BBB" w:rsidP="007E4BBB">
      <w:pPr>
        <w:rPr>
          <w:rFonts w:eastAsiaTheme="majorEastAsia" w:cstheme="majorBidi"/>
          <w:b/>
          <w:sz w:val="28"/>
          <w:szCs w:val="32"/>
        </w:rPr>
      </w:pPr>
    </w:p>
    <w:p w14:paraId="225C4A0C" w14:textId="49917850" w:rsidR="007E4BBB" w:rsidRDefault="007E4BBB" w:rsidP="007E4BBB">
      <w:pPr>
        <w:rPr>
          <w:rFonts w:eastAsiaTheme="majorEastAsia" w:cstheme="majorBidi"/>
          <w:b/>
          <w:sz w:val="28"/>
          <w:szCs w:val="32"/>
        </w:rPr>
      </w:pPr>
    </w:p>
    <w:p w14:paraId="6CC1799D" w14:textId="55637318" w:rsidR="007E4BBB" w:rsidRDefault="007E4BBB" w:rsidP="007E4BBB">
      <w:pPr>
        <w:rPr>
          <w:rFonts w:eastAsiaTheme="majorEastAsia" w:cstheme="majorBidi"/>
          <w:b/>
          <w:sz w:val="28"/>
          <w:szCs w:val="32"/>
        </w:rPr>
      </w:pPr>
    </w:p>
    <w:p w14:paraId="634351AF" w14:textId="28A18AFB" w:rsidR="007E4BBB" w:rsidRDefault="007E4BBB" w:rsidP="007E4BBB">
      <w:pPr>
        <w:rPr>
          <w:rFonts w:eastAsiaTheme="majorEastAsia" w:cstheme="majorBidi"/>
          <w:b/>
          <w:sz w:val="28"/>
          <w:szCs w:val="32"/>
        </w:rPr>
      </w:pPr>
    </w:p>
    <w:p w14:paraId="585D81F2" w14:textId="164EF4B0" w:rsidR="007E4BBB" w:rsidRDefault="007E4BBB" w:rsidP="007E4BBB">
      <w:pPr>
        <w:rPr>
          <w:rFonts w:eastAsiaTheme="majorEastAsia" w:cstheme="majorBidi"/>
          <w:b/>
          <w:sz w:val="28"/>
          <w:szCs w:val="32"/>
        </w:rPr>
      </w:pPr>
    </w:p>
    <w:p w14:paraId="6E0DBA42" w14:textId="1FAF6A44" w:rsidR="007E4BBB" w:rsidRDefault="007E4BBB" w:rsidP="007E4BBB">
      <w:pPr>
        <w:rPr>
          <w:rFonts w:eastAsiaTheme="majorEastAsia" w:cstheme="majorBidi"/>
          <w:b/>
          <w:sz w:val="28"/>
          <w:szCs w:val="32"/>
        </w:rPr>
      </w:pPr>
    </w:p>
    <w:p w14:paraId="278C88F3" w14:textId="556E8860" w:rsidR="007E4BBB" w:rsidRDefault="007E4BBB" w:rsidP="007E4BBB">
      <w:pPr>
        <w:rPr>
          <w:rFonts w:eastAsiaTheme="majorEastAsia" w:cstheme="majorBidi"/>
          <w:b/>
          <w:sz w:val="28"/>
          <w:szCs w:val="32"/>
        </w:rPr>
      </w:pPr>
    </w:p>
    <w:p w14:paraId="0C72AA43" w14:textId="25FA8896" w:rsidR="007E4BBB" w:rsidRDefault="007E4BBB" w:rsidP="007E4BBB">
      <w:pPr>
        <w:rPr>
          <w:rFonts w:eastAsiaTheme="majorEastAsia" w:cstheme="majorBidi"/>
          <w:b/>
          <w:sz w:val="28"/>
          <w:szCs w:val="32"/>
        </w:rPr>
      </w:pPr>
    </w:p>
    <w:p w14:paraId="17569778" w14:textId="6FFD9A2D" w:rsidR="007E4BBB" w:rsidRDefault="007E4BBB" w:rsidP="007E4BBB">
      <w:pPr>
        <w:rPr>
          <w:rFonts w:eastAsiaTheme="majorEastAsia" w:cstheme="majorBidi"/>
          <w:b/>
          <w:sz w:val="28"/>
          <w:szCs w:val="32"/>
        </w:rPr>
      </w:pPr>
    </w:p>
    <w:p w14:paraId="6F10AA67" w14:textId="6D662D92" w:rsidR="007E4BBB" w:rsidRDefault="007E4BBB" w:rsidP="007E4BBB">
      <w:pPr>
        <w:rPr>
          <w:rFonts w:eastAsiaTheme="majorEastAsia" w:cstheme="majorBidi"/>
          <w:b/>
          <w:sz w:val="28"/>
          <w:szCs w:val="32"/>
        </w:rPr>
      </w:pPr>
    </w:p>
    <w:p w14:paraId="03EF397F" w14:textId="0B7D6F91" w:rsidR="007E4BBB" w:rsidRDefault="007E4BBB" w:rsidP="007E4BBB">
      <w:pPr>
        <w:rPr>
          <w:rFonts w:eastAsiaTheme="majorEastAsia" w:cstheme="majorBidi"/>
          <w:b/>
          <w:sz w:val="28"/>
          <w:szCs w:val="32"/>
        </w:rPr>
      </w:pPr>
    </w:p>
    <w:p w14:paraId="662DCA84" w14:textId="05BF16AE" w:rsidR="007E4BBB" w:rsidRDefault="007E4BBB" w:rsidP="007E4BBB">
      <w:pPr>
        <w:rPr>
          <w:rFonts w:eastAsiaTheme="majorEastAsia" w:cstheme="majorBidi"/>
          <w:b/>
          <w:sz w:val="28"/>
          <w:szCs w:val="32"/>
        </w:rPr>
      </w:pPr>
    </w:p>
    <w:p w14:paraId="0ED5B3D5" w14:textId="3760A2B5" w:rsidR="007E4BBB" w:rsidRDefault="007E4BBB" w:rsidP="007E4BBB">
      <w:pPr>
        <w:rPr>
          <w:rFonts w:eastAsiaTheme="majorEastAsia" w:cstheme="majorBidi"/>
          <w:b/>
          <w:sz w:val="28"/>
          <w:szCs w:val="32"/>
        </w:rPr>
      </w:pPr>
    </w:p>
    <w:p w14:paraId="114ED9AA" w14:textId="1901156B" w:rsidR="007E4BBB" w:rsidRDefault="007E4BBB" w:rsidP="007E4BBB">
      <w:pPr>
        <w:rPr>
          <w:rFonts w:eastAsiaTheme="majorEastAsia" w:cstheme="majorBidi"/>
          <w:b/>
          <w:sz w:val="28"/>
          <w:szCs w:val="32"/>
        </w:rPr>
      </w:pPr>
    </w:p>
    <w:p w14:paraId="599F685C" w14:textId="53737DFE" w:rsidR="007E4BBB" w:rsidRDefault="007E4BBB" w:rsidP="007E4BBB">
      <w:pPr>
        <w:rPr>
          <w:rFonts w:eastAsiaTheme="majorEastAsia" w:cstheme="majorBidi"/>
          <w:b/>
          <w:sz w:val="28"/>
          <w:szCs w:val="32"/>
        </w:rPr>
      </w:pPr>
    </w:p>
    <w:p w14:paraId="10B55AAF" w14:textId="1864A426" w:rsidR="007E4BBB" w:rsidRDefault="007E4BBB" w:rsidP="007E4BBB">
      <w:pPr>
        <w:rPr>
          <w:rFonts w:eastAsiaTheme="majorEastAsia" w:cstheme="majorBidi"/>
          <w:b/>
          <w:sz w:val="28"/>
          <w:szCs w:val="32"/>
        </w:rPr>
      </w:pPr>
    </w:p>
    <w:p w14:paraId="67F9FE99" w14:textId="7CA927A4" w:rsidR="007E4BBB" w:rsidRDefault="007E4BBB" w:rsidP="007E4BBB">
      <w:pPr>
        <w:rPr>
          <w:rFonts w:eastAsiaTheme="majorEastAsia" w:cstheme="majorBidi"/>
          <w:b/>
          <w:sz w:val="28"/>
          <w:szCs w:val="32"/>
        </w:rPr>
      </w:pPr>
    </w:p>
    <w:p w14:paraId="0062CCA5" w14:textId="69519867" w:rsidR="007E4BBB" w:rsidRDefault="007E4BBB" w:rsidP="007E4BBB">
      <w:pPr>
        <w:rPr>
          <w:rFonts w:eastAsiaTheme="majorEastAsia" w:cstheme="majorBidi"/>
          <w:b/>
          <w:sz w:val="28"/>
          <w:szCs w:val="32"/>
        </w:rPr>
      </w:pPr>
    </w:p>
    <w:p w14:paraId="7A5085AD" w14:textId="7E253967" w:rsidR="007E4BBB" w:rsidRDefault="007E4BBB" w:rsidP="007E4BBB">
      <w:pPr>
        <w:rPr>
          <w:rFonts w:eastAsiaTheme="majorEastAsia" w:cstheme="majorBidi"/>
          <w:b/>
          <w:sz w:val="28"/>
          <w:szCs w:val="32"/>
        </w:rPr>
      </w:pPr>
    </w:p>
    <w:p w14:paraId="68F7208A" w14:textId="77777777" w:rsidR="007E4BBB" w:rsidRPr="007E4BBB" w:rsidRDefault="007E4BBB" w:rsidP="007E4BBB">
      <w:pPr>
        <w:rPr>
          <w:rFonts w:eastAsiaTheme="majorEastAsia" w:cstheme="majorBidi"/>
          <w:b/>
          <w:sz w:val="28"/>
          <w:szCs w:val="32"/>
        </w:rPr>
      </w:pPr>
    </w:p>
    <w:p w14:paraId="1A1856C1" w14:textId="538D241E"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r w:rsidRPr="01CE50FE">
        <w:t>Latar Belakang</w:t>
      </w:r>
    </w:p>
    <w:p w14:paraId="1644C617" w14:textId="02F423F8" w:rsidR="00350C77" w:rsidRDefault="00FA1A50" w:rsidP="00AC1D1D">
      <w:pPr>
        <w:pStyle w:val="ListParagraph"/>
        <w:spacing w:line="360" w:lineRule="auto"/>
        <w:ind w:left="360" w:firstLine="360"/>
        <w:jc w:val="both"/>
      </w:pPr>
      <w:r>
        <w:t>Tahun 2023, sudah sampai saat ini bencana masih sering terjadi.</w:t>
      </w:r>
      <w:r w:rsidR="00AC1D1D" w:rsidRPr="00AC1D1D">
        <w:t xml:space="preserve"> </w:t>
      </w:r>
      <w:r w:rsidR="00AC1D1D">
        <w:t>Menurut Badan Nasional Penanggulangan Bencana (BNPB) melaporkan, terdapat 3.522 bencana alam di Indonesia yang terjadi sepanjang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r>
        <w:t>Tidak menutup kemungkinan karena usia bumi sudah sangat cukup lama. Kejadian yang sering terjadi tidak semua itu adalah bencana</w:t>
      </w:r>
      <w:r w:rsidR="009479CA">
        <w:t>,</w:t>
      </w:r>
      <w:r>
        <w:t xml:space="preserve"> karena kebanyakkan juga dari hal yang telah terjadi itu hanya fenomena alam yang terjadi. Pada dasarnya fenomena alam dan bencana adalah </w:t>
      </w:r>
      <w:r w:rsidR="00447FB2">
        <w:t xml:space="preserve">dua </w:t>
      </w:r>
      <w:r>
        <w:t xml:space="preserve">hal yang berbeda. </w:t>
      </w:r>
    </w:p>
    <w:p w14:paraId="05058088" w14:textId="109CEAD2" w:rsidR="00350C77" w:rsidRDefault="00FA1A50" w:rsidP="00350C77">
      <w:pPr>
        <w:pStyle w:val="ListParagraph"/>
        <w:spacing w:line="360" w:lineRule="auto"/>
        <w:ind w:left="360" w:firstLine="360"/>
        <w:jc w:val="both"/>
      </w:pPr>
      <w:r>
        <w:t xml:space="preserve">Fenomena alam </w:t>
      </w:r>
      <w:r w:rsidR="00DC3480">
        <w:t>merupakan</w:t>
      </w:r>
      <w:r>
        <w:t xml:space="preserve"> suatu kejadian atau proses yang terjadi di alam yang dapat diamati dan dijelaskan melalui ilmu pengetahuan.</w:t>
      </w:r>
      <w:r w:rsidR="009C034B" w:rsidRPr="009C034B">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w:t>
      </w:r>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t>an</w:t>
      </w:r>
      <w:r>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Default="00FA1A50" w:rsidP="00350C77">
      <w:pPr>
        <w:pStyle w:val="ListParagraph"/>
        <w:spacing w:line="360" w:lineRule="auto"/>
        <w:ind w:left="360" w:firstLine="360"/>
        <w:jc w:val="both"/>
      </w:pPr>
      <w:r>
        <w:t>Berbeda dengan bencana, bencana memiliki arti yang lain dengan fenomena alam. Menurut Undang-undang Nomor 24 Tahun 2007 tentang Penanggulangan</w:t>
      </w:r>
      <w:r w:rsidR="00350C77">
        <w:t xml:space="preserve"> </w:t>
      </w:r>
      <w:r>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t xml:space="preserve">s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Bencana alam merupakan fenomena alam yang tidak seorang manusiapun mampu memperkirakan kapan terjadinya, walaupun manusia dengan segala pengetahuannya berusaha untuk membaca fenomena alam tersebut</w:t>
      </w:r>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Bencana juga terjadi secara tiba-tiba atau kadang muncul secara bertahap. Kebencanaan merujuk pada segala bentuk kejadian atau peristiwa </w:t>
      </w:r>
      <w:r>
        <w:lastRenderedPageBreak/>
        <w:t>yang dapat menimbulkan kerusakan atau dampak negatif pada manusia, lingkungan, ekonomi, psikologis dan infrastruktur.</w:t>
      </w:r>
    </w:p>
    <w:p w14:paraId="301EA4EF" w14:textId="1859E9DA" w:rsidR="00350C77" w:rsidRDefault="00FA1A50" w:rsidP="00350C77">
      <w:pPr>
        <w:pStyle w:val="ListParagraph"/>
        <w:spacing w:line="360" w:lineRule="auto"/>
        <w:ind w:left="360" w:firstLine="360"/>
        <w:jc w:val="both"/>
      </w:pPr>
      <w:r>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w:t>
      </w:r>
      <w:r w:rsidR="00224928">
        <w:t xml:space="preserve">pada masyarakat </w:t>
      </w:r>
      <w:r>
        <w:t xml:space="preserve">terkait bencana. </w:t>
      </w:r>
      <w:r w:rsidR="00224928">
        <w:t>Untuk meminimalisir dampak bencana, perubahan kesadaran masyarakat dapat ditingkatkan melalui pengetahuan yang dimiliki oleh sebab itu, sektor pendidikan memiliki fungsi vital dalam upaya penanggulangan bencana</w:t>
      </w:r>
      <w:r w:rsidR="009B7545">
        <w:fldChar w:fldCharType="begin"/>
      </w:r>
      <w:r w:rsidR="009B7545">
        <w:instrText xml:space="preserve"> ADDIN ZOTERO_ITEM CSL_CITATION {"citationID":"yw8EzLpV","properties":{"formattedCitation":"[5]","plainCitation":"[5]","noteIndex":0},"citationItems":[{"id":63,"uris":["http://zotero.org/users/local/1zNtcn9M/items/6XHZBGBV"],"itemData":{"id":63,"type":"article-journal","abstract":"Disasters are a phenomenon that is of concern to the public. Disaster events will not discriminate gender, age, ethnicity, religion and place. Often of disaster victims are vulnerable groups of people, such as: children, the elderly and women. Children have higher vulnerable than other groups. Elementary school children are groups that are very vulnerable because of the psychological weakness of students. This study aims to understand the urgency of disaster education for elementary school students. This research is a quantitative research with descriptive statistical analysis techniques. The results of the study show that disaster education is needed in realizing a disaster resilient generation. This is because elementary school students still have a low level of disaster preparedness. Knowledge, disaster preparedness plans, early warning systems and resource mobilization that owned by elementary school students are still below 60 or low category in preparedness disaster. The existence of disaster education will encourage elementary school students to act quickly and accurately in the face of disasters and increase empathy for disaster victims.","language":"id","source":"Zotero","title":"URGENSI PENDIDIKAN KEBENCANAAN BAGI SISWA SEBAGAI UPAYA MEWUJUDKAN GENERASI TANGGUH BENCANA","volume":"28","author":[{"family":"Hafida","given":"Siti Hadiyati Nur"}],"issued":{"date-parts":[["2018"]]}}}],"schema":"https://github.com/citation-style-language/schema/raw/master/csl-citation.json"} </w:instrText>
      </w:r>
      <w:r w:rsidR="009B7545">
        <w:fldChar w:fldCharType="separate"/>
      </w:r>
      <w:r w:rsidR="009B7545" w:rsidRPr="009B7545">
        <w:t>[5]</w:t>
      </w:r>
      <w:r w:rsidR="009B7545">
        <w:fldChar w:fldCharType="end"/>
      </w:r>
      <w:r w:rsidR="00224928">
        <w:t>.</w:t>
      </w:r>
    </w:p>
    <w:p w14:paraId="254D61EB" w14:textId="77777777" w:rsidR="00350C77" w:rsidRDefault="00FA1A50" w:rsidP="00350C77">
      <w:pPr>
        <w:pStyle w:val="ListParagraph"/>
        <w:spacing w:line="360" w:lineRule="auto"/>
        <w:ind w:left="360" w:firstLine="360"/>
        <w:jc w:val="both"/>
      </w:pPr>
      <w:r>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ACA2AED" w14:textId="64E98DE3" w:rsidR="00350C77" w:rsidRDefault="00FA1A50" w:rsidP="00350C77">
      <w:pPr>
        <w:pStyle w:val="ListParagraph"/>
        <w:spacing w:line="360" w:lineRule="auto"/>
        <w:ind w:left="360" w:firstLine="360"/>
        <w:jc w:val="both"/>
      </w:pPr>
      <w:r>
        <w:t>Melihat kondisi di Indonesia masyarakatnya banyak yang kurang memiliki pemahaman terkait edukasi bencana saat ini, banyak bermunculan lembaga-lembaga filantropi/sosial yang berbondong-bondong membantu masyarakat dalam hal edukasi bencana. Secara istilah, filantropi adalah keikhlasan hati untuk menolong atau</w:t>
      </w:r>
      <w:r w:rsidR="00A803C0">
        <w:t xml:space="preserve"> </w:t>
      </w:r>
      <w:r>
        <w:t>memberikan sebagian harta, tenaga, maupun pikiran, secara sukarela untuk kepentingan orang lain</w:t>
      </w:r>
      <w:r w:rsidR="00DC3480">
        <w:fldChar w:fldCharType="begin"/>
      </w:r>
      <w:r w:rsidR="009B7545">
        <w:instrText xml:space="preserve"> ADDIN ZOTERO_ITEM CSL_CITATION {"citationID":"UCBe15xH","properties":{"formattedCitation":"[6]","plainCitation":"[6]","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9B7545" w:rsidRPr="009B7545">
        <w:t>[6]</w:t>
      </w:r>
      <w:r w:rsidR="00DC3480">
        <w:fldChar w:fldCharType="end"/>
      </w:r>
      <w:r w:rsidR="00DC3480">
        <w:t xml:space="preserve">. </w:t>
      </w:r>
      <w:r>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31357597" w14:textId="5E97625B" w:rsidR="00FA1A50" w:rsidRPr="00D03DAB" w:rsidRDefault="00FA1A50" w:rsidP="00350C77">
      <w:pPr>
        <w:pStyle w:val="ListParagraph"/>
        <w:spacing w:line="360" w:lineRule="auto"/>
        <w:ind w:left="360" w:firstLine="360"/>
        <w:jc w:val="both"/>
      </w:pPr>
      <w:r>
        <w:t>Oleh karena itu, penulis ingin mengembangkan sebuah sistem berbasis website yang mampu</w:t>
      </w:r>
      <w:r w:rsidR="00447FB2">
        <w:t xml:space="preserve"> menarik  minat masyarakat serta</w:t>
      </w:r>
      <w:r>
        <w:t xml:space="preserve"> membantu dan mempermudah lembaga filantropi untuk memberikan edukasi</w:t>
      </w:r>
      <w:r w:rsidR="00447FB2">
        <w:t xml:space="preserve">. Edukasi ini bertujuan untuk menambah </w:t>
      </w:r>
      <w:r>
        <w:t>pemahaman pada masyarakat mengingat minimnya pemahaman mereka pada bencana</w:t>
      </w:r>
      <w:r w:rsidR="00447FB2">
        <w:t>. Hal</w:t>
      </w:r>
      <w:r>
        <w:t xml:space="preserve"> sebagai bentuk peningkatan kapasitas untuk mengurangi resiko terjadinya bencana.</w:t>
      </w:r>
    </w:p>
    <w:p w14:paraId="6AECDD59" w14:textId="77777777" w:rsidR="00FA1A50" w:rsidRDefault="00FA1A50" w:rsidP="00350C77">
      <w:pPr>
        <w:pStyle w:val="Heading2"/>
        <w:numPr>
          <w:ilvl w:val="0"/>
          <w:numId w:val="23"/>
        </w:numPr>
        <w:ind w:left="360"/>
      </w:pPr>
      <w:r w:rsidRPr="01CE50FE">
        <w:t>Rumusan Masalah</w:t>
      </w:r>
    </w:p>
    <w:p w14:paraId="1BF481B7" w14:textId="0AF7F2CE" w:rsidR="00FA1A50" w:rsidRDefault="00FA1A50" w:rsidP="00350C77">
      <w:pPr>
        <w:spacing w:line="360" w:lineRule="auto"/>
        <w:ind w:left="360" w:firstLine="360"/>
        <w:jc w:val="both"/>
      </w:pPr>
      <w:r>
        <w:t>Berdasarkan penjelasan dari latar belakang yang diberikan diatas, perumusan masalah adalah sebagai berikut :</w:t>
      </w:r>
    </w:p>
    <w:p w14:paraId="0E210FFE" w14:textId="77777777" w:rsidR="00FA1A50" w:rsidRDefault="00FA1A50" w:rsidP="00FA1A50">
      <w:pPr>
        <w:pStyle w:val="ListParagraph"/>
        <w:numPr>
          <w:ilvl w:val="2"/>
          <w:numId w:val="20"/>
        </w:numPr>
        <w:spacing w:line="360" w:lineRule="auto"/>
        <w:jc w:val="both"/>
      </w:pPr>
      <w:r>
        <w:t>Bagaimana melakukan perancangan dan pengembangan Sistem edukasi kebencanaan pada Lembaga filantropi berbasis web?</w:t>
      </w:r>
    </w:p>
    <w:p w14:paraId="256F33D4" w14:textId="77777777" w:rsidR="00FA1A50" w:rsidRDefault="00FA1A50" w:rsidP="00FA1A50">
      <w:pPr>
        <w:pStyle w:val="ListParagraph"/>
        <w:numPr>
          <w:ilvl w:val="2"/>
          <w:numId w:val="20"/>
        </w:numPr>
        <w:spacing w:line="360" w:lineRule="auto"/>
        <w:jc w:val="both"/>
      </w:pPr>
      <w:r>
        <w:t>Bagaimana mengembangkan Pengembangan Sistem edukasi kebencanaan pada Lembaga filantropi berbasis web Dengan Metode Prototype Berbasis Web</w:t>
      </w:r>
    </w:p>
    <w:p w14:paraId="36241A77" w14:textId="77777777" w:rsidR="00FA1A50" w:rsidRDefault="00FA1A50" w:rsidP="00FA1A50">
      <w:pPr>
        <w:pStyle w:val="ListParagraph"/>
        <w:numPr>
          <w:ilvl w:val="2"/>
          <w:numId w:val="20"/>
        </w:numPr>
        <w:spacing w:line="360" w:lineRule="auto"/>
        <w:jc w:val="both"/>
      </w:pPr>
      <w:r>
        <w:lastRenderedPageBreak/>
        <w:t>Bagaimana melakukan pengujian terhadap Sistem edukasi kebencanaan pada Lembaga filantropi berbasis web setelah selesai proses pengembangan?</w:t>
      </w:r>
    </w:p>
    <w:p w14:paraId="221827E4" w14:textId="77777777" w:rsidR="00FA1A50" w:rsidRPr="0027704B" w:rsidRDefault="00FA1A50" w:rsidP="00FA1A50">
      <w:pPr>
        <w:pStyle w:val="ListParagraph"/>
        <w:numPr>
          <w:ilvl w:val="2"/>
          <w:numId w:val="20"/>
        </w:numPr>
        <w:spacing w:line="360" w:lineRule="auto"/>
        <w:jc w:val="both"/>
      </w:pPr>
      <w:r>
        <w:t>Bagaimana melakukan pengujian terhadap pemahaman kebencanaan pada masyarakat setelah memahami sistem edukasi kebencanaan berbasis web tersebut ?</w:t>
      </w:r>
    </w:p>
    <w:p w14:paraId="13BF1572" w14:textId="713BFC57" w:rsidR="00FA1A50" w:rsidRPr="0030715D" w:rsidRDefault="00FA1A50" w:rsidP="00350C77">
      <w:pPr>
        <w:pStyle w:val="Heading2"/>
        <w:numPr>
          <w:ilvl w:val="0"/>
          <w:numId w:val="23"/>
        </w:numPr>
        <w:ind w:left="360"/>
      </w:pPr>
      <w:r w:rsidRPr="01CE50FE">
        <w:t>Tujuan Penelitian</w:t>
      </w:r>
    </w:p>
    <w:p w14:paraId="24A6720F" w14:textId="77777777" w:rsidR="00FA1A50" w:rsidRDefault="00FA1A50" w:rsidP="00350C77">
      <w:pPr>
        <w:spacing w:line="360" w:lineRule="auto"/>
        <w:ind w:left="360" w:firstLine="360"/>
        <w:jc w:val="both"/>
      </w:pPr>
      <w:r w:rsidRPr="00461FA5">
        <w:t xml:space="preserve">Berdasarkan pada permasalahan yang telah diuraikan pada rumusan masalah diatas, maka tujuan penelitian sebagai berikut :  </w:t>
      </w:r>
    </w:p>
    <w:p w14:paraId="20727368" w14:textId="77777777" w:rsidR="00FA1A50" w:rsidRDefault="00FA1A50" w:rsidP="00FA1A50">
      <w:pPr>
        <w:pStyle w:val="ListParagraph"/>
        <w:numPr>
          <w:ilvl w:val="0"/>
          <w:numId w:val="21"/>
        </w:numPr>
        <w:spacing w:line="360" w:lineRule="auto"/>
        <w:ind w:left="1350"/>
        <w:jc w:val="both"/>
      </w:pPr>
      <w:r>
        <w:t>Pengembangan Website untuk edukasi kebencanaan oleh lembaga filantropi.</w:t>
      </w:r>
    </w:p>
    <w:p w14:paraId="61C21AF8" w14:textId="77777777" w:rsidR="00FA1A50" w:rsidRPr="00461FA5" w:rsidRDefault="00FA1A50" w:rsidP="00FA1A50">
      <w:pPr>
        <w:pStyle w:val="ListParagraph"/>
        <w:numPr>
          <w:ilvl w:val="0"/>
          <w:numId w:val="21"/>
        </w:numPr>
        <w:spacing w:line="360" w:lineRule="auto"/>
        <w:ind w:left="1350"/>
        <w:jc w:val="both"/>
      </w:pPr>
      <w:r>
        <w:t>Edukasi pengenalan tentang kebencanaan pada masyarakat dengan pengembangan website.</w:t>
      </w:r>
    </w:p>
    <w:p w14:paraId="6E919327" w14:textId="79D3084A" w:rsidR="00FA1A50" w:rsidRPr="00C11BB4" w:rsidRDefault="00FA1A50" w:rsidP="00350C77">
      <w:pPr>
        <w:pStyle w:val="Heading2"/>
        <w:numPr>
          <w:ilvl w:val="0"/>
          <w:numId w:val="23"/>
        </w:numPr>
        <w:ind w:left="360"/>
      </w:pPr>
      <w:r w:rsidRPr="01CE50FE">
        <w:t>Cakupan Masalah</w:t>
      </w:r>
    </w:p>
    <w:p w14:paraId="61C7310F" w14:textId="39F9FF48" w:rsidR="00FA1A50" w:rsidRDefault="00FA1A50" w:rsidP="00350C77">
      <w:pPr>
        <w:spacing w:line="360" w:lineRule="auto"/>
        <w:ind w:left="360" w:firstLine="360"/>
        <w:jc w:val="both"/>
      </w:pPr>
      <w:r w:rsidRPr="00461FA5">
        <w:t xml:space="preserve">Cakupan masalah perlu ditetapkan agar penelitian yang sedang berjalan tidak keluar dari topik pembahasan, maka cakupan atau batasan masalah dari penelitian ini adalah sebagai berikut :  </w:t>
      </w:r>
    </w:p>
    <w:p w14:paraId="31B1E9E3" w14:textId="77777777" w:rsidR="00FA1A50" w:rsidRDefault="00FA1A50" w:rsidP="00FA1A50">
      <w:pPr>
        <w:pStyle w:val="ListParagraph"/>
        <w:numPr>
          <w:ilvl w:val="0"/>
          <w:numId w:val="22"/>
        </w:numPr>
        <w:spacing w:line="360" w:lineRule="auto"/>
        <w:ind w:left="1350"/>
        <w:jc w:val="both"/>
      </w:pPr>
      <w:r>
        <w:t>Edukasi yang diberikan terkait dari Kebencanaan</w:t>
      </w:r>
    </w:p>
    <w:p w14:paraId="1166705A" w14:textId="2E0BFB41" w:rsidR="00FA1A50" w:rsidRDefault="00FA1A50" w:rsidP="00FA1A50">
      <w:pPr>
        <w:pStyle w:val="ListParagraph"/>
        <w:numPr>
          <w:ilvl w:val="0"/>
          <w:numId w:val="22"/>
        </w:numPr>
        <w:spacing w:line="360" w:lineRule="auto"/>
        <w:ind w:left="1350"/>
        <w:jc w:val="both"/>
      </w:pPr>
      <w:r w:rsidRPr="0027704B">
        <w:t xml:space="preserve">Bahasa pemrograman </w:t>
      </w:r>
      <w:r>
        <w:t>HTML, CSS, JS</w:t>
      </w:r>
      <w:r w:rsidRPr="0027704B">
        <w:t xml:space="preserve"> dan database MySQ</w:t>
      </w:r>
      <w:r w:rsidR="006A74EE">
        <w:t>L</w:t>
      </w:r>
      <w:r w:rsidRPr="0027704B">
        <w:t xml:space="preserve"> framework Laravel</w:t>
      </w:r>
    </w:p>
    <w:p w14:paraId="21F0D9BB" w14:textId="399CC0D6" w:rsidR="00FA1A50" w:rsidRDefault="00FA1A50" w:rsidP="00FA1A50">
      <w:pPr>
        <w:pStyle w:val="ListParagraph"/>
        <w:numPr>
          <w:ilvl w:val="0"/>
          <w:numId w:val="22"/>
        </w:numPr>
        <w:spacing w:line="360" w:lineRule="auto"/>
        <w:ind w:left="1350"/>
        <w:jc w:val="both"/>
      </w:pPr>
      <w:r>
        <w:t>Sistem informasi yang dikembangkan berbasis websit</w:t>
      </w:r>
      <w:r w:rsidR="002C690A">
        <w:t>e</w:t>
      </w:r>
    </w:p>
    <w:p w14:paraId="6A946625" w14:textId="77777777" w:rsidR="00FA1A50" w:rsidRDefault="00FA1A50" w:rsidP="000F2778">
      <w:pPr>
        <w:spacing w:line="360" w:lineRule="auto"/>
        <w:rPr>
          <w:b/>
        </w:rPr>
      </w:pP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70A512D9" w:rsidR="00393C49" w:rsidRDefault="00FA1A50" w:rsidP="00393C49">
      <w:pPr>
        <w:pStyle w:val="ListParagraph"/>
        <w:spacing w:line="360" w:lineRule="auto"/>
        <w:ind w:left="0"/>
        <w:jc w:val="center"/>
        <w:rPr>
          <w:b/>
          <w:bCs/>
        </w:rPr>
      </w:pPr>
      <w:r w:rsidRPr="01CE50FE">
        <w:rPr>
          <w:b/>
          <w:bCs/>
        </w:rPr>
        <w:t>METODE PENELITIAN</w:t>
      </w:r>
    </w:p>
    <w:p w14:paraId="07D10E37" w14:textId="5DC79220" w:rsidR="00447FB2" w:rsidRDefault="00447FB2" w:rsidP="00734D59">
      <w:pPr>
        <w:pStyle w:val="ListParagraph"/>
        <w:spacing w:line="360" w:lineRule="auto"/>
        <w:ind w:left="0"/>
        <w:jc w:val="both"/>
      </w:pPr>
      <w:r>
        <w:tab/>
        <w:t xml:space="preserve">Penjelasan pada bab ini berupa metode yang </w:t>
      </w:r>
      <w:r w:rsidR="00BA68BF">
        <w:t>dilakukan oleh penulis selama penelitian ini berlangsung</w:t>
      </w:r>
      <w:r w:rsidR="00007187">
        <w:t>.</w:t>
      </w:r>
    </w:p>
    <w:p w14:paraId="4C3DBF46" w14:textId="77DFBE9D" w:rsidR="00007187" w:rsidRDefault="00007187" w:rsidP="00447FB2">
      <w:pPr>
        <w:pStyle w:val="ListParagraph"/>
        <w:spacing w:line="360" w:lineRule="auto"/>
        <w:ind w:left="0"/>
      </w:pPr>
    </w:p>
    <w:p w14:paraId="5DA0733C" w14:textId="0E96C4FB" w:rsidR="00007187" w:rsidRDefault="00007187" w:rsidP="00007187">
      <w:pPr>
        <w:pStyle w:val="ListParagraph"/>
        <w:numPr>
          <w:ilvl w:val="0"/>
          <w:numId w:val="26"/>
        </w:numPr>
        <w:spacing w:line="360" w:lineRule="auto"/>
        <w:rPr>
          <w:b/>
          <w:bCs/>
        </w:rPr>
      </w:pPr>
      <w:r>
        <w:rPr>
          <w:b/>
          <w:bCs/>
        </w:rPr>
        <w:t>Tahapan Penelitian</w:t>
      </w:r>
    </w:p>
    <w:p w14:paraId="11E4FE4E" w14:textId="31ADDD7F" w:rsidR="004340CA" w:rsidRDefault="005E469D" w:rsidP="004340CA">
      <w:pPr>
        <w:spacing w:line="360" w:lineRule="auto"/>
        <w:ind w:left="720" w:firstLine="720"/>
        <w:jc w:val="both"/>
      </w:pPr>
      <w:r>
        <w:t xml:space="preserve">Dalam Penelitian ini diharapkan dapat menghasilkan sebuah sistem, untuk merancang sistem edukasi kebencanaan yang </w:t>
      </w:r>
      <w:r w:rsidR="00734D59">
        <w:t xml:space="preserve">dimulai dengan perencanaan, </w:t>
      </w:r>
      <w:r w:rsidR="00BB6F37">
        <w:t>studi literatur</w:t>
      </w:r>
      <w:r w:rsidR="00734D59">
        <w:t>,</w:t>
      </w:r>
      <w:r w:rsidR="00BB6F37">
        <w:t xml:space="preserve"> dan</w:t>
      </w:r>
      <w:r w:rsidR="00734D59">
        <w:t xml:space="preserve"> perancangan sistem</w:t>
      </w:r>
      <w:bookmarkStart w:id="1" w:name="_Hlk134601741"/>
      <w:r w:rsidR="00BB6F37">
        <w:t>.</w:t>
      </w:r>
      <w:r w:rsidR="00F36F52">
        <w:t xml:space="preserve"> </w:t>
      </w:r>
    </w:p>
    <w:p w14:paraId="6EBCCBD6" w14:textId="650AEF4E" w:rsidR="005A3328" w:rsidRDefault="007A204E" w:rsidP="005A3328">
      <w:pPr>
        <w:keepNext/>
        <w:spacing w:line="360" w:lineRule="auto"/>
        <w:jc w:val="center"/>
      </w:pPr>
      <w:r>
        <w:rPr>
          <w:noProof/>
        </w:rPr>
        <mc:AlternateContent>
          <mc:Choice Requires="wpi">
            <w:drawing>
              <wp:anchor distT="0" distB="0" distL="114300" distR="114300" simplePos="0" relativeHeight="251666432" behindDoc="0" locked="0" layoutInCell="1" allowOverlap="1" wp14:anchorId="685656ED" wp14:editId="1CA76613">
                <wp:simplePos x="0" y="0"/>
                <wp:positionH relativeFrom="column">
                  <wp:posOffset>-95580</wp:posOffset>
                </wp:positionH>
                <wp:positionV relativeFrom="paragraph">
                  <wp:posOffset>1999935</wp:posOffset>
                </wp:positionV>
                <wp:extent cx="13320" cy="10080"/>
                <wp:effectExtent l="133350" t="133350" r="63500" b="142875"/>
                <wp:wrapNone/>
                <wp:docPr id="21" name="Ink 21"/>
                <wp:cNvGraphicFramePr/>
                <a:graphic xmlns:a="http://schemas.openxmlformats.org/drawingml/2006/main">
                  <a:graphicData uri="http://schemas.microsoft.com/office/word/2010/wordprocessingInk">
                    <w14:contentPart bwMode="auto" r:id="rId12">
                      <w14:nvContentPartPr>
                        <w14:cNvContentPartPr/>
                      </w14:nvContentPartPr>
                      <w14:xfrm>
                        <a:off x="0" y="0"/>
                        <a:ext cx="13320" cy="10080"/>
                      </w14:xfrm>
                    </w14:contentPart>
                  </a:graphicData>
                </a:graphic>
              </wp:anchor>
            </w:drawing>
          </mc:Choice>
          <mc:Fallback>
            <w:pict>
              <v:shapetype w14:anchorId="3DA5E69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1" o:spid="_x0000_s1026" type="#_x0000_t75" style="position:absolute;margin-left:-12.5pt;margin-top:152.55pt;width:11pt;height:10.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">
                <v:imagedata r:id="rId13" o:title=""/>
              </v:shape>
            </w:pict>
          </mc:Fallback>
        </mc:AlternateContent>
      </w:r>
      <w:r w:rsidR="00BB6F37" w:rsidRPr="00BB6F37">
        <w:rPr>
          <w:noProof/>
        </w:rPr>
        <w:t xml:space="preserve"> </w:t>
      </w:r>
      <w:r w:rsidR="009B2F53" w:rsidRPr="009B2F53">
        <w:rPr>
          <w:noProof/>
        </w:rPr>
        <w:drawing>
          <wp:inline distT="0" distB="0" distL="0" distR="0" wp14:anchorId="6F8B7F1D" wp14:editId="68C2F62B">
            <wp:extent cx="2393651" cy="4572000"/>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93651" cy="4572000"/>
                    </a:xfrm>
                    <a:prstGeom prst="rect">
                      <a:avLst/>
                    </a:prstGeom>
                  </pic:spPr>
                </pic:pic>
              </a:graphicData>
            </a:graphic>
          </wp:inline>
        </w:drawing>
      </w:r>
    </w:p>
    <w:p w14:paraId="14BF4B64" w14:textId="32C28DA1" w:rsidR="00925B37" w:rsidRDefault="005A3328" w:rsidP="005A3328">
      <w:pPr>
        <w:pStyle w:val="Caption"/>
        <w:jc w:val="center"/>
      </w:pPr>
      <w:r>
        <w:t xml:space="preserve">Gambar </w:t>
      </w:r>
      <w:r>
        <w:fldChar w:fldCharType="begin"/>
      </w:r>
      <w:r>
        <w:instrText xml:space="preserve"> SEQ Gambar \* ARABIC </w:instrText>
      </w:r>
      <w:r>
        <w:fldChar w:fldCharType="separate"/>
      </w:r>
      <w:r w:rsidR="00224928">
        <w:rPr>
          <w:noProof/>
        </w:rPr>
        <w:t>1</w:t>
      </w:r>
      <w:r>
        <w:fldChar w:fldCharType="end"/>
      </w:r>
      <w:r w:rsidRPr="005A3328">
        <w:t xml:space="preserve"> </w:t>
      </w:r>
      <w:r>
        <w:t>Tahapan Penelitian</w:t>
      </w:r>
    </w:p>
    <w:p w14:paraId="26D3B93C" w14:textId="7C3C60AA" w:rsidR="00E24D71" w:rsidRDefault="00EA4260" w:rsidP="005A3328">
      <w:pPr>
        <w:spacing w:line="360" w:lineRule="auto"/>
        <w:ind w:left="720" w:firstLine="720"/>
        <w:jc w:val="both"/>
      </w:pPr>
      <w:r>
        <w:t>Pada tahap pertama pada penelitian dapat dijelaskan yaitu perencanaan. Yang dilakukan dalam perencanaan yaitu untuk menentukan masalah yang dihadapi</w:t>
      </w:r>
      <w:r w:rsidR="00BB6F37">
        <w:t xml:space="preserve"> dengan pengumpulan data pada </w:t>
      </w:r>
      <w:r w:rsidR="00BB6F37">
        <w:rPr>
          <w:i/>
          <w:iCs/>
        </w:rPr>
        <w:t>user</w:t>
      </w:r>
      <w:r w:rsidR="00BB6F37">
        <w:t>. Tahapan studi literatur,</w:t>
      </w:r>
      <w:r>
        <w:t xml:space="preserve"> mempelajari literatur-literatur yang tersedia yang berkaitan dengan topik dari penelitian ini </w:t>
      </w:r>
      <w:r w:rsidR="00BB6F37">
        <w:t xml:space="preserve">yang </w:t>
      </w:r>
      <w:r>
        <w:t>diambil dari jurnal-jurnal, buku maupun e-book, dan situs yang ada di interne</w:t>
      </w:r>
      <w:r w:rsidR="00BB6F37">
        <w:t>t</w:t>
      </w:r>
      <w:r>
        <w:t xml:space="preserve">. </w:t>
      </w:r>
      <w:r w:rsidR="00F36F52">
        <w:t>Tahap p</w:t>
      </w:r>
      <w:r w:rsidR="004340CA">
        <w:t>engembangan sistem</w:t>
      </w:r>
      <w:r w:rsidR="00E24D71">
        <w:t xml:space="preserve"> disini penulis menggunakan metode </w:t>
      </w:r>
      <w:r w:rsidR="00E24D71">
        <w:rPr>
          <w:i/>
          <w:iCs/>
        </w:rPr>
        <w:t xml:space="preserve">prototyping. </w:t>
      </w:r>
      <w:r w:rsidR="00E24D71">
        <w:t xml:space="preserve">Sebuah </w:t>
      </w:r>
      <w:r w:rsidR="00E24D71" w:rsidRPr="00E24D71">
        <w:rPr>
          <w:i/>
          <w:iCs/>
        </w:rPr>
        <w:t>prototype</w:t>
      </w:r>
      <w:r w:rsidR="00E24D71">
        <w:t xml:space="preserve"> adalah versi </w:t>
      </w:r>
      <w:r w:rsidR="00E24D71">
        <w:lastRenderedPageBreak/>
        <w:t>awal dari sistem perangkat lunak yang digunakan untuk mendemonstrasikan konsep-konsep, percobaan rancangan, dan menemukan lebih banyak masalah dan solusi yang memungkinkan</w:t>
      </w:r>
      <w:r w:rsidR="00E24D71">
        <w:fldChar w:fldCharType="begin"/>
      </w:r>
      <w:r w:rsidR="009B7545">
        <w:instrText xml:space="preserve"> ADDIN ZOTERO_ITEM CSL_CITATION {"citationID":"ranYTsgt","properties":{"formattedCitation":"[7]","plainCitation":"[7]","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fldChar w:fldCharType="separate"/>
      </w:r>
      <w:r w:rsidR="009B7545" w:rsidRPr="009B7545">
        <w:t>[7]</w:t>
      </w:r>
      <w:r w:rsidR="00E24D71">
        <w:fldChar w:fldCharType="end"/>
      </w:r>
      <w:r w:rsidR="00E24D71">
        <w:t xml:space="preserve">. Model </w:t>
      </w:r>
      <w:r w:rsidR="00E24D71" w:rsidRPr="00E24D71">
        <w:rPr>
          <w:i/>
          <w:iCs/>
        </w:rPr>
        <w:t>prototyping</w:t>
      </w:r>
      <w:r w:rsidR="00E24D71">
        <w:t xml:space="preserve"> yang digunakan yaitu oleh Khosrow-Pour</w:t>
      </w:r>
      <w:r w:rsidR="005A3328">
        <w:t>.</w:t>
      </w:r>
    </w:p>
    <w:p w14:paraId="0D2F070F" w14:textId="77777777" w:rsidR="005A3328" w:rsidRDefault="00E24D71" w:rsidP="005A3328">
      <w:pPr>
        <w:keepNext/>
        <w:spacing w:line="360" w:lineRule="auto"/>
        <w:ind w:left="720" w:firstLine="720"/>
        <w:jc w:val="center"/>
      </w:pPr>
      <w:r>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5"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78331C4F" w:rsidR="00E24D71" w:rsidRPr="00E24D71" w:rsidRDefault="005A3328" w:rsidP="005A3328">
      <w:pPr>
        <w:pStyle w:val="Caption"/>
        <w:jc w:val="center"/>
      </w:pPr>
      <w:r>
        <w:t xml:space="preserve">Gambar </w:t>
      </w:r>
      <w:r>
        <w:fldChar w:fldCharType="begin"/>
      </w:r>
      <w:r>
        <w:instrText xml:space="preserve"> SEQ Gambar \* ARABIC </w:instrText>
      </w:r>
      <w:r>
        <w:fldChar w:fldCharType="separate"/>
      </w:r>
      <w:r w:rsidR="00224928">
        <w:rPr>
          <w:noProof/>
        </w:rPr>
        <w:t>2</w:t>
      </w:r>
      <w:r>
        <w:fldChar w:fldCharType="end"/>
      </w:r>
      <w:r>
        <w:t xml:space="preserve"> Model prototyping oleh Khosrow-Pour</w:t>
      </w:r>
      <w:r>
        <w:fldChar w:fldCharType="begin"/>
      </w:r>
      <w:r w:rsidR="009B7545">
        <w:instrText xml:space="preserve"> ADDIN ZOTERO_ITEM CSL_CITATION {"citationID":"ONXwnUz3","properties":{"formattedCitation":"[8]","plainCitation":"[8]","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fldChar w:fldCharType="separate"/>
      </w:r>
      <w:r w:rsidR="009B7545" w:rsidRPr="009B7545">
        <w:t>[8]</w:t>
      </w:r>
      <w:r>
        <w:fldChar w:fldCharType="end"/>
      </w:r>
    </w:p>
    <w:p w14:paraId="1A417A51" w14:textId="5BB1C9DD" w:rsidR="00734D59" w:rsidRDefault="005A3328" w:rsidP="00D958B8">
      <w:pPr>
        <w:spacing w:line="360" w:lineRule="auto"/>
        <w:ind w:left="720" w:firstLine="720"/>
        <w:jc w:val="both"/>
      </w:pPr>
      <w:r>
        <w:t xml:space="preserve">Model pengembangan sudah disesuaikan oleh penulis pada tahap penelitian sebelumnya. Pada tahap pengembangan sistem, </w:t>
      </w:r>
      <w:r w:rsidR="005361CA">
        <w:t>Pengumpulan kebutuhan</w:t>
      </w:r>
      <w:r>
        <w:t xml:space="preserve"> (kebutuhan </w:t>
      </w:r>
      <w:r w:rsidRPr="005A3328">
        <w:t>user</w:t>
      </w:r>
      <w:r>
        <w:t xml:space="preserve">) , </w:t>
      </w:r>
      <w:r w:rsidR="005361CA">
        <w:t>perancangan (</w:t>
      </w:r>
      <w:r>
        <w:t>membangun dan memperbaiki sistem</w:t>
      </w:r>
      <w:r w:rsidR="005361CA">
        <w:t>)</w:t>
      </w:r>
      <w:r>
        <w:t xml:space="preserve">, dan </w:t>
      </w:r>
      <w:r w:rsidR="005361CA">
        <w:t>pengujian</w:t>
      </w:r>
      <w:r w:rsidR="003432D4">
        <w:t xml:space="preserve"> yaitu </w:t>
      </w:r>
      <w:r w:rsidRPr="005A3328">
        <w:rPr>
          <w:i/>
          <w:iCs/>
        </w:rPr>
        <w:t>user</w:t>
      </w:r>
      <w:r>
        <w:t xml:space="preserve"> menguji coba prototipe </w:t>
      </w:r>
      <w:r w:rsidR="000B7889" w:rsidRPr="005A3328">
        <w:t>bahasa</w:t>
      </w:r>
      <w:r w:rsidR="000B7889">
        <w:t xml:space="preserve"> pemrograman apa yang akan digunakan dan merancang sistem seperti desain tampilan, kebutuhan </w:t>
      </w:r>
      <w:r w:rsidR="000B7889">
        <w:rPr>
          <w:i/>
          <w:iCs/>
        </w:rPr>
        <w:t>usecase,</w:t>
      </w:r>
      <w:r w:rsidR="000B7889">
        <w:t xml:space="preserve"> dan</w:t>
      </w:r>
      <w:r w:rsidR="000B7889">
        <w:rPr>
          <w:i/>
          <w:iCs/>
        </w:rPr>
        <w:t xml:space="preserve"> database</w:t>
      </w:r>
      <w:r w:rsidR="00F36F52">
        <w:rPr>
          <w:i/>
          <w:iCs/>
        </w:rPr>
        <w:t xml:space="preserve">. </w:t>
      </w:r>
      <w:r w:rsidR="00F36F52">
        <w:t>Pada bagian akhir akan dilakukan pengujian.</w:t>
      </w:r>
      <w:r w:rsidR="00D958B8">
        <w:t xml:space="preserve"> Digunakannya model penelitian ini, karena model pengembangan ini memiliki keunggulan pada pengguna yang dapat</w:t>
      </w:r>
      <w:r w:rsidR="00D958B8">
        <w:t xml:space="preserve"> berpartisipasi aktif dalam pengembangan sistem, sehingga hasil produk pengembangan akan semakin mudah disesuaikan dengan keinginan dan kebutuhan pe</w:t>
      </w:r>
      <w:r w:rsidR="00D958B8">
        <w:t>ngguna</w:t>
      </w:r>
      <w:r w:rsidR="00D958B8">
        <w:fldChar w:fldCharType="begin"/>
      </w:r>
      <w:r w:rsidR="009B7545">
        <w:instrText xml:space="preserve"> ADDIN ZOTERO_ITEM CSL_CITATION {"citationID":"xgAwU7zo","properties":{"formattedCitation":"[9]","plainCitation":"[9]","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D958B8">
        <w:fldChar w:fldCharType="separate"/>
      </w:r>
      <w:r w:rsidR="009B7545" w:rsidRPr="009B7545">
        <w:t>[9]</w:t>
      </w:r>
      <w:r w:rsidR="00D958B8">
        <w:fldChar w:fldCharType="end"/>
      </w:r>
      <w:r w:rsidR="00D958B8">
        <w:t>.</w:t>
      </w:r>
    </w:p>
    <w:p w14:paraId="039F83C9" w14:textId="4E919F1E" w:rsidR="00D958B8" w:rsidRPr="00F36F52" w:rsidRDefault="00D958B8" w:rsidP="005A3328">
      <w:pPr>
        <w:spacing w:line="360" w:lineRule="auto"/>
        <w:ind w:left="720"/>
        <w:jc w:val="both"/>
      </w:pPr>
      <w:r>
        <w:tab/>
      </w:r>
    </w:p>
    <w:p w14:paraId="2DEA3962" w14:textId="0DA8432A" w:rsidR="00E6753F" w:rsidRDefault="00E6753F" w:rsidP="00734D59">
      <w:pPr>
        <w:spacing w:line="360" w:lineRule="auto"/>
        <w:ind w:left="720" w:firstLine="720"/>
        <w:jc w:val="both"/>
      </w:pPr>
    </w:p>
    <w:p w14:paraId="0B255E94" w14:textId="7191655D" w:rsidR="00E6753F" w:rsidRDefault="00011E4F" w:rsidP="00011E4F">
      <w:pPr>
        <w:pStyle w:val="ListParagraph"/>
        <w:numPr>
          <w:ilvl w:val="0"/>
          <w:numId w:val="26"/>
        </w:numPr>
        <w:spacing w:line="360" w:lineRule="auto"/>
        <w:jc w:val="both"/>
        <w:rPr>
          <w:b/>
          <w:bCs/>
        </w:rPr>
      </w:pPr>
      <w:r>
        <w:rPr>
          <w:b/>
          <w:bCs/>
        </w:rPr>
        <w:t>Perencanaan</w:t>
      </w:r>
    </w:p>
    <w:p w14:paraId="4AFCC8B1" w14:textId="7234FF90" w:rsidR="00011E4F" w:rsidRDefault="00011E4F" w:rsidP="00011E4F">
      <w:pPr>
        <w:pStyle w:val="ListParagraph"/>
        <w:numPr>
          <w:ilvl w:val="0"/>
          <w:numId w:val="27"/>
        </w:numPr>
        <w:tabs>
          <w:tab w:val="left" w:pos="1800"/>
        </w:tabs>
        <w:spacing w:line="360" w:lineRule="auto"/>
        <w:jc w:val="both"/>
        <w:rPr>
          <w:b/>
          <w:bCs/>
        </w:rPr>
      </w:pPr>
      <w:r>
        <w:rPr>
          <w:b/>
          <w:bCs/>
        </w:rPr>
        <w:t>Identifikasi Masalah</w:t>
      </w:r>
    </w:p>
    <w:p w14:paraId="763D3CE8" w14:textId="6900A6FD" w:rsidR="00011E4F" w:rsidRDefault="00011E4F" w:rsidP="0076343B">
      <w:pPr>
        <w:pStyle w:val="ListParagraph"/>
        <w:tabs>
          <w:tab w:val="left" w:pos="1800"/>
        </w:tabs>
        <w:spacing w:line="360" w:lineRule="auto"/>
        <w:ind w:left="1800"/>
        <w:jc w:val="both"/>
      </w:pPr>
      <w:r>
        <w:rPr>
          <w:b/>
          <w:bCs/>
        </w:rPr>
        <w:tab/>
      </w:r>
      <w:r w:rsidR="00925B37">
        <w:t xml:space="preserve">Tahapan awal dari penelitian ini yang dilakukan yaitu observasi dan wawancara. Dimana masalah merujuk pada lembaga filantropi yang </w:t>
      </w:r>
      <w:r w:rsidR="005A3328">
        <w:t xml:space="preserve">membutuhkan sebuah sistem untuk membantu dalam melakukan edukasi kebencanaan. </w:t>
      </w:r>
    </w:p>
    <w:p w14:paraId="2D0A5758" w14:textId="53BC48C5" w:rsidR="003063A6" w:rsidRDefault="003063A6" w:rsidP="003063A6">
      <w:pPr>
        <w:pStyle w:val="ListParagraph"/>
        <w:numPr>
          <w:ilvl w:val="0"/>
          <w:numId w:val="26"/>
        </w:numPr>
        <w:tabs>
          <w:tab w:val="left" w:pos="1800"/>
        </w:tabs>
        <w:spacing w:line="360" w:lineRule="auto"/>
        <w:jc w:val="both"/>
        <w:rPr>
          <w:b/>
          <w:bCs/>
        </w:rPr>
      </w:pPr>
      <w:r>
        <w:rPr>
          <w:b/>
          <w:bCs/>
        </w:rPr>
        <w:t>Studi Literatur</w:t>
      </w:r>
    </w:p>
    <w:p w14:paraId="7940848E" w14:textId="65A39F17" w:rsidR="003063A6" w:rsidRDefault="008F1A3F" w:rsidP="008F1A3F">
      <w:pPr>
        <w:pStyle w:val="ListParagraph"/>
        <w:spacing w:line="360" w:lineRule="auto"/>
        <w:ind w:firstLine="720"/>
        <w:jc w:val="both"/>
      </w:pPr>
      <w:r>
        <w:t xml:space="preserve">Pada penelitian ini, penulis mempelajari tentang pengembangan website yang difokuskan untuk </w:t>
      </w:r>
      <w:r w:rsidR="009511E6">
        <w:t xml:space="preserve">pendidikan </w:t>
      </w:r>
      <w:r>
        <w:t>edukasi</w:t>
      </w:r>
      <w:r w:rsidR="009511E6">
        <w:t xml:space="preserve"> bencana</w:t>
      </w:r>
      <w:r>
        <w:t xml:space="preserve">. Sebelum penelitian ini dilakukan, penulis melakukan observasi terhadap beberapa studi literatur yang bertujuan untuk </w:t>
      </w:r>
      <w:r>
        <w:lastRenderedPageBreak/>
        <w:t xml:space="preserve">memperoleh informasi yang tepat dalam mengembangkan sebuah sistem. Penulis berharap kedepannya sistem ini dapat digunakan dan dapat diterima dengan baik oleh pengguna. Penelitian studi literatur tertentu merupakan penerapan terhadap teori – teori yang sudah dijelaskan dan dapat diimplementasikan pada penelitian lainnya. Studi kasus dilakukan pada </w:t>
      </w:r>
      <w:r w:rsidR="009511E6">
        <w:t xml:space="preserve">pengembangan </w:t>
      </w:r>
      <w:r>
        <w:t>website</w:t>
      </w:r>
      <w:r w:rsidR="009511E6">
        <w:t xml:space="preserve"> yang</w:t>
      </w:r>
      <w:r>
        <w:t xml:space="preserve"> berfokus pada </w:t>
      </w:r>
      <w:r w:rsidR="009511E6">
        <w:t>pendidikan edukasi bencana</w:t>
      </w:r>
      <w:r>
        <w:t>. Pengembangan website</w:t>
      </w:r>
      <w:r w:rsidR="009511E6">
        <w:t xml:space="preserve"> </w:t>
      </w:r>
      <w:r>
        <w:t xml:space="preserve">yang akan diterapkan akan berfokus pada proses </w:t>
      </w:r>
      <w:r w:rsidR="009511E6">
        <w:t>data pengguna, data nilai, dan kuis.</w:t>
      </w:r>
    </w:p>
    <w:p w14:paraId="511B31D0" w14:textId="7B057C96" w:rsidR="009511E6" w:rsidRPr="009511E6" w:rsidRDefault="005361CA" w:rsidP="009511E6">
      <w:pPr>
        <w:pStyle w:val="ListParagraph"/>
        <w:numPr>
          <w:ilvl w:val="0"/>
          <w:numId w:val="26"/>
        </w:numPr>
        <w:spacing w:line="360" w:lineRule="auto"/>
        <w:jc w:val="both"/>
        <w:rPr>
          <w:b/>
          <w:bCs/>
        </w:rPr>
      </w:pPr>
      <w:r>
        <w:rPr>
          <w:b/>
          <w:bCs/>
        </w:rPr>
        <w:t>Pengumpulan Kebutuhan</w:t>
      </w:r>
    </w:p>
    <w:p w14:paraId="3B2284D1" w14:textId="59C88F22" w:rsidR="00EA4260" w:rsidRDefault="000B143E" w:rsidP="00734D59">
      <w:pPr>
        <w:spacing w:line="360" w:lineRule="auto"/>
        <w:ind w:left="720" w:firstLine="720"/>
        <w:jc w:val="both"/>
      </w:pPr>
      <w:r>
        <w:t>Langkah awal dalam pengambangunan sebuah sistem adalah menentukan persyaratan yang harus ada pada sistem. Dalam studi ini, pengumpulan kebutuhan menjadi langkah awal dalam perancangan serta pengembangan sebuah website. Pada proses pengumpulan kebutuhan ini, peneliti menggunakan studi literatur juga kajian terdahulu untuk dijadikan pedoman utama mengumpulakan kebutuhan umumnya dalam sebuah website. Setelah mendapakan informasi tersebut, akan dilakukan analisa untuk diidentifikasi lagi lebih lanjut tabel kedalam kebutuhan elisitasi mengetahui untuk analisa fungsional kebutuhan maupun non - fungsional pada sistem. Hasil identifikasi tabel pada elisitasi kebutuhan selanjutnya menentukan untuk proritasnya menentukan fungsional yang mana yang akan diimplementasikan terlebih dahulu.</w:t>
      </w:r>
    </w:p>
    <w:p w14:paraId="5B98E659" w14:textId="33ABB6B6" w:rsidR="00EC237A" w:rsidRDefault="00EC237A" w:rsidP="00EC237A">
      <w:pPr>
        <w:pStyle w:val="ListParagraph"/>
        <w:numPr>
          <w:ilvl w:val="0"/>
          <w:numId w:val="28"/>
        </w:numPr>
        <w:tabs>
          <w:tab w:val="left" w:pos="1800"/>
        </w:tabs>
        <w:spacing w:line="360" w:lineRule="auto"/>
        <w:ind w:left="1440"/>
        <w:jc w:val="both"/>
        <w:rPr>
          <w:b/>
          <w:bCs/>
        </w:rPr>
      </w:pPr>
      <w:r>
        <w:rPr>
          <w:b/>
          <w:bCs/>
        </w:rPr>
        <w:t>Spesifikasi Kebutuhan</w:t>
      </w:r>
    </w:p>
    <w:p w14:paraId="32D2D94D" w14:textId="5DF065B6" w:rsidR="00483170" w:rsidRDefault="00EC237A" w:rsidP="0076343B">
      <w:pPr>
        <w:pStyle w:val="ListParagraph"/>
        <w:tabs>
          <w:tab w:val="left" w:pos="1800"/>
        </w:tabs>
        <w:spacing w:line="360" w:lineRule="auto"/>
        <w:ind w:left="1800"/>
        <w:jc w:val="both"/>
      </w:pPr>
      <w:r>
        <w:rPr>
          <w:b/>
          <w:bCs/>
        </w:rPr>
        <w:tab/>
      </w:r>
      <w:r w:rsidR="009F7FD1">
        <w:t xml:space="preserve">Pada tahap ini membahas kebutuhan yang akan diterapkan pada website. Dari hasil evaluasi studi literatur tertentu dan terkait, informasi di analisis untuk mendapatkan data yang dibutuhkan untuk membuat web  </w:t>
      </w:r>
    </w:p>
    <w:p w14:paraId="0E6D9304" w14:textId="204AD8E9" w:rsidR="009F7FD1" w:rsidRDefault="009F7FD1" w:rsidP="00483170">
      <w:pPr>
        <w:pStyle w:val="ListParagraph"/>
        <w:numPr>
          <w:ilvl w:val="0"/>
          <w:numId w:val="29"/>
        </w:numPr>
        <w:tabs>
          <w:tab w:val="left" w:pos="1800"/>
        </w:tabs>
        <w:spacing w:line="360" w:lineRule="auto"/>
        <w:jc w:val="both"/>
      </w:pPr>
      <w:r>
        <w:t xml:space="preserve">Kebutuhan Fungsional </w:t>
      </w:r>
    </w:p>
    <w:p w14:paraId="3A8905F6" w14:textId="0F77D7D6" w:rsidR="009F7FD1" w:rsidRDefault="009F7FD1" w:rsidP="00483170">
      <w:pPr>
        <w:pStyle w:val="ListParagraph"/>
        <w:numPr>
          <w:ilvl w:val="0"/>
          <w:numId w:val="30"/>
        </w:numPr>
        <w:tabs>
          <w:tab w:val="left" w:pos="1800"/>
        </w:tabs>
        <w:spacing w:line="360" w:lineRule="auto"/>
        <w:jc w:val="both"/>
      </w:pPr>
      <w:r>
        <w:t xml:space="preserve">Memiliki menu login </w:t>
      </w:r>
    </w:p>
    <w:p w14:paraId="2B438478" w14:textId="1E2DCB65" w:rsidR="009F7FD1" w:rsidRDefault="009F7FD1" w:rsidP="00483170">
      <w:pPr>
        <w:pStyle w:val="ListParagraph"/>
        <w:numPr>
          <w:ilvl w:val="0"/>
          <w:numId w:val="30"/>
        </w:numPr>
        <w:tabs>
          <w:tab w:val="left" w:pos="1800"/>
        </w:tabs>
        <w:spacing w:line="360" w:lineRule="auto"/>
        <w:jc w:val="both"/>
      </w:pPr>
      <w:r>
        <w:t xml:space="preserve">Memiliki halaman </w:t>
      </w:r>
      <w:r w:rsidR="00483170">
        <w:t>utama</w:t>
      </w:r>
      <w:r>
        <w:t xml:space="preserve"> </w:t>
      </w:r>
    </w:p>
    <w:p w14:paraId="21AB7FC3" w14:textId="79C5878C" w:rsidR="009F7FD1" w:rsidRDefault="009F7FD1" w:rsidP="00483170">
      <w:pPr>
        <w:pStyle w:val="ListParagraph"/>
        <w:numPr>
          <w:ilvl w:val="0"/>
          <w:numId w:val="30"/>
        </w:numPr>
        <w:tabs>
          <w:tab w:val="left" w:pos="1800"/>
        </w:tabs>
        <w:spacing w:line="360" w:lineRule="auto"/>
        <w:jc w:val="both"/>
      </w:pPr>
      <w:r>
        <w:t xml:space="preserve">Memiliki halaman </w:t>
      </w:r>
      <w:r w:rsidR="00483170">
        <w:t>edukasi</w:t>
      </w:r>
    </w:p>
    <w:p w14:paraId="2222B381" w14:textId="62EFEE83" w:rsidR="009F7FD1" w:rsidRDefault="009F7FD1" w:rsidP="00483170">
      <w:pPr>
        <w:pStyle w:val="ListParagraph"/>
        <w:numPr>
          <w:ilvl w:val="0"/>
          <w:numId w:val="30"/>
        </w:numPr>
        <w:tabs>
          <w:tab w:val="left" w:pos="1800"/>
        </w:tabs>
        <w:spacing w:line="360" w:lineRule="auto"/>
        <w:jc w:val="both"/>
      </w:pPr>
      <w:r>
        <w:t xml:space="preserve">Memiliki halaman </w:t>
      </w:r>
      <w:r w:rsidR="00483170">
        <w:t>kuis</w:t>
      </w:r>
    </w:p>
    <w:p w14:paraId="00148DAE" w14:textId="01ECE96B" w:rsidR="009F7FD1" w:rsidRDefault="009F7FD1" w:rsidP="00483170">
      <w:pPr>
        <w:pStyle w:val="ListParagraph"/>
        <w:numPr>
          <w:ilvl w:val="0"/>
          <w:numId w:val="29"/>
        </w:numPr>
        <w:tabs>
          <w:tab w:val="left" w:pos="1800"/>
        </w:tabs>
        <w:spacing w:line="360" w:lineRule="auto"/>
        <w:jc w:val="both"/>
      </w:pPr>
      <w:r>
        <w:t>Kebutuhan Non – Fungsional</w:t>
      </w:r>
    </w:p>
    <w:p w14:paraId="4AB10033" w14:textId="2A923C0C" w:rsidR="00483170" w:rsidRPr="00483170" w:rsidRDefault="009F7FD1" w:rsidP="00483170">
      <w:pPr>
        <w:pStyle w:val="ListParagraph"/>
        <w:numPr>
          <w:ilvl w:val="0"/>
          <w:numId w:val="31"/>
        </w:numPr>
        <w:tabs>
          <w:tab w:val="left" w:pos="1800"/>
        </w:tabs>
        <w:spacing w:line="360" w:lineRule="auto"/>
        <w:jc w:val="both"/>
        <w:rPr>
          <w:b/>
          <w:bCs/>
        </w:rPr>
      </w:pPr>
      <w:r>
        <w:t xml:space="preserve">Pelayanan </w:t>
      </w:r>
      <w:r w:rsidR="00483170">
        <w:t>w</w:t>
      </w:r>
      <w:r>
        <w:t>eb secara praktis, cepat dan mudah penggunaannya</w:t>
      </w:r>
    </w:p>
    <w:p w14:paraId="47165008" w14:textId="4C8093A7" w:rsidR="00483170" w:rsidRPr="00483170" w:rsidRDefault="00483170" w:rsidP="00483170">
      <w:pPr>
        <w:pStyle w:val="ListParagraph"/>
        <w:numPr>
          <w:ilvl w:val="0"/>
          <w:numId w:val="31"/>
        </w:numPr>
        <w:tabs>
          <w:tab w:val="left" w:pos="1800"/>
        </w:tabs>
        <w:spacing w:line="360" w:lineRule="auto"/>
        <w:jc w:val="both"/>
        <w:rPr>
          <w:b/>
          <w:bCs/>
        </w:rPr>
      </w:pPr>
      <w:r>
        <w:t>Tampilan yang menarik minat</w:t>
      </w:r>
    </w:p>
    <w:p w14:paraId="5D8D2095" w14:textId="7BAD59A3" w:rsidR="00EC237A" w:rsidRPr="00EC237A" w:rsidRDefault="009F7FD1" w:rsidP="00483170">
      <w:pPr>
        <w:pStyle w:val="ListParagraph"/>
        <w:numPr>
          <w:ilvl w:val="0"/>
          <w:numId w:val="31"/>
        </w:numPr>
        <w:tabs>
          <w:tab w:val="left" w:pos="1800"/>
        </w:tabs>
        <w:spacing w:line="360" w:lineRule="auto"/>
        <w:jc w:val="both"/>
        <w:rPr>
          <w:b/>
          <w:bCs/>
        </w:rPr>
      </w:pPr>
      <w:r>
        <w:t>Efisiensi bersifat user friendly</w:t>
      </w:r>
    </w:p>
    <w:p w14:paraId="1ACEEBFA" w14:textId="24ECF389" w:rsidR="00BA362F" w:rsidRDefault="00483170" w:rsidP="00BA362F">
      <w:pPr>
        <w:pStyle w:val="ListParagraph"/>
        <w:numPr>
          <w:ilvl w:val="0"/>
          <w:numId w:val="28"/>
        </w:numPr>
        <w:tabs>
          <w:tab w:val="left" w:pos="1800"/>
        </w:tabs>
        <w:spacing w:line="360" w:lineRule="auto"/>
        <w:ind w:left="1440"/>
        <w:jc w:val="both"/>
        <w:rPr>
          <w:b/>
          <w:bCs/>
        </w:rPr>
      </w:pPr>
      <w:r>
        <w:rPr>
          <w:b/>
          <w:bCs/>
          <w:i/>
          <w:iCs/>
        </w:rPr>
        <w:t xml:space="preserve">Use Case </w:t>
      </w:r>
      <w:r>
        <w:rPr>
          <w:b/>
          <w:bCs/>
        </w:rPr>
        <w:t>Diagram</w:t>
      </w:r>
    </w:p>
    <w:p w14:paraId="31479FEB" w14:textId="2FE85D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iagram</w:t>
      </w:r>
    </w:p>
    <w:p w14:paraId="004B7678" w14:textId="4DCC4620" w:rsidR="0076343B" w:rsidRPr="00987633" w:rsidRDefault="00D03C24" w:rsidP="00987633">
      <w:pPr>
        <w:pStyle w:val="ListParagraph"/>
        <w:tabs>
          <w:tab w:val="left" w:pos="1800"/>
        </w:tabs>
        <w:spacing w:line="360" w:lineRule="auto"/>
        <w:ind w:left="2880"/>
        <w:jc w:val="both"/>
        <w:rPr>
          <w:b/>
          <w:bCs/>
        </w:rPr>
      </w:pPr>
      <w:r>
        <w:rPr>
          <w:b/>
          <w:bCs/>
          <w:i/>
          <w:iCs/>
        </w:rPr>
        <w:lastRenderedPageBreak/>
        <w:tab/>
      </w:r>
      <w:r w:rsidR="00087F56" w:rsidRPr="00087F56">
        <w:t>Use case adalah metodologi yang digunakan dalam analisis sistem untuk mengidentifikasi, mengklarifikasi, dan mengatur persyaratan sistem</w:t>
      </w:r>
      <w:r w:rsidR="00AC37B6">
        <w:fldChar w:fldCharType="begin"/>
      </w:r>
      <w:r w:rsidR="00AC37B6">
        <w:instrText xml:space="preserve"> ADDIN ZOTERO_ITEM CSL_CITATION {"citationID":"2oaqk4M0","properties":{"formattedCitation":"[10]","plainCitation":"[10]","noteIndex":0},"citationItems":[{"id":65,"uris":["http://zotero.org/users/local/1zNtcn9M/items/N3R5M9T3"],"itemData":{"id":65,"type":"article-journal","abstract":"Most of information systems use nowadays were modeled and documented using structured approach. Expansion of these systems in terms of functionality and maintainability requires shift towards object-oriented documentation and design, which has been widely accepted by the business. In this paper, we compared between Data flow diagram and Use case diagram to find out the strengths and weakness over each of them. As a result, the author concluded that DFD still powerful tool through system analysis and design process, and can be included in object- oriented approach.","issue":"3","language":"en","source":"Zotero","title":"Comparative Study between Data Flow Diagram and Use Case Diagram","volume":"6","author":[{"family":"Aleryani","given":"Arwa Y"}],"issued":{"date-parts":[["2016"]]}}}],"schema":"https://github.com/citation-style-language/schema/raw/master/csl-citation.json"} </w:instrText>
      </w:r>
      <w:r w:rsidR="00AC37B6">
        <w:fldChar w:fldCharType="separate"/>
      </w:r>
      <w:r w:rsidR="00AC37B6" w:rsidRPr="00AC37B6">
        <w:t>[10]</w:t>
      </w:r>
      <w:r w:rsidR="00AC37B6">
        <w:fldChar w:fldCharType="end"/>
      </w:r>
      <w:r w:rsidR="00087F56" w:rsidRPr="00087F56">
        <w:t>.</w:t>
      </w:r>
      <w:r w:rsidR="00087F56" w:rsidRPr="00087F56">
        <w:rPr>
          <w:b/>
          <w:bCs/>
          <w:i/>
          <w:iCs/>
        </w:rPr>
        <w:t xml:space="preserve"> </w:t>
      </w:r>
      <w:r>
        <w:t xml:space="preserve">Persyaratan fungsional dibuat dalam bentuk </w:t>
      </w:r>
      <w:r>
        <w:rPr>
          <w:i/>
          <w:iCs/>
        </w:rPr>
        <w:t xml:space="preserve">use case </w:t>
      </w:r>
      <w:r w:rsidRPr="00987633">
        <w:t>diagram</w:t>
      </w:r>
      <w:r w:rsidR="00987633">
        <w:rPr>
          <w:i/>
          <w:iCs/>
        </w:rPr>
        <w:t xml:space="preserve"> </w:t>
      </w:r>
      <w:r w:rsidR="00987633">
        <w:t xml:space="preserve"> oleh peneliti untuk menentukan fitur-fitur berdasarkan analisis kebutuhan sebelumnya. Berikut gambar 3 terdapat </w:t>
      </w:r>
      <w:r w:rsidR="00987633">
        <w:rPr>
          <w:i/>
          <w:iCs/>
        </w:rPr>
        <w:t xml:space="preserve">use case </w:t>
      </w:r>
      <w:r w:rsidR="00987633">
        <w:t>diagram.</w:t>
      </w:r>
    </w:p>
    <w:p w14:paraId="5ED772C8" w14:textId="2F42E209" w:rsidR="0076343B" w:rsidRDefault="00900F46" w:rsidP="0076343B">
      <w:pPr>
        <w:pStyle w:val="ListParagraph"/>
        <w:keepNext/>
        <w:tabs>
          <w:tab w:val="left" w:pos="1800"/>
        </w:tabs>
        <w:spacing w:line="360" w:lineRule="auto"/>
        <w:ind w:left="2160"/>
        <w:jc w:val="center"/>
      </w:pPr>
      <w:r>
        <w:rPr>
          <w:noProof/>
        </w:rPr>
        <w:drawing>
          <wp:inline distT="0" distB="0" distL="0" distR="0" wp14:anchorId="33E62F96" wp14:editId="31AC62F7">
            <wp:extent cx="3432314"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3432314" cy="3200400"/>
                    </a:xfrm>
                    <a:prstGeom prst="rect">
                      <a:avLst/>
                    </a:prstGeom>
                  </pic:spPr>
                </pic:pic>
              </a:graphicData>
            </a:graphic>
          </wp:inline>
        </w:drawing>
      </w:r>
    </w:p>
    <w:p w14:paraId="01CEC294" w14:textId="6AF88B98" w:rsidR="0076343B" w:rsidRDefault="0076343B" w:rsidP="0076343B">
      <w:pPr>
        <w:pStyle w:val="Caption"/>
        <w:ind w:left="1440" w:firstLine="720"/>
        <w:jc w:val="center"/>
      </w:pPr>
      <w:r>
        <w:t xml:space="preserve">Gambar </w:t>
      </w:r>
      <w:r>
        <w:fldChar w:fldCharType="begin"/>
      </w:r>
      <w:r>
        <w:instrText xml:space="preserve"> SEQ Gambar \* ARABIC </w:instrText>
      </w:r>
      <w:r>
        <w:fldChar w:fldCharType="separate"/>
      </w:r>
      <w:r w:rsidR="00224928">
        <w:rPr>
          <w:noProof/>
        </w:rPr>
        <w:t>3</w:t>
      </w:r>
      <w:r>
        <w:fldChar w:fldCharType="end"/>
      </w:r>
      <w:r>
        <w:t xml:space="preserve"> Use Case Diagram</w:t>
      </w:r>
    </w:p>
    <w:p w14:paraId="1D71FE7F" w14:textId="29DE93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eskri</w:t>
      </w:r>
      <w:r w:rsidR="00987633">
        <w:rPr>
          <w:b/>
          <w:bCs/>
        </w:rPr>
        <w:t>psi</w:t>
      </w:r>
    </w:p>
    <w:p w14:paraId="26BA250B" w14:textId="7C0760FC" w:rsidR="00900F46" w:rsidRDefault="00BA65C7" w:rsidP="00DE5AFF">
      <w:pPr>
        <w:pStyle w:val="ListParagraph"/>
        <w:tabs>
          <w:tab w:val="left" w:pos="1800"/>
        </w:tabs>
        <w:spacing w:line="360" w:lineRule="auto"/>
        <w:ind w:left="2880"/>
        <w:jc w:val="both"/>
      </w:pPr>
      <w:r>
        <w:tab/>
      </w:r>
      <w:r w:rsidR="001A6257">
        <w:t>Desain antar muka (user interface) adalah seperangkat alat/elemen yang digunakan untuk memanipulasi objek digital</w:t>
      </w:r>
      <w:r w:rsidR="001A6257">
        <w:fldChar w:fldCharType="begin"/>
      </w:r>
      <w:r w:rsidR="001A6257">
        <w:instrText xml:space="preserve"> ADDIN ZOTERO_ITEM CSL_CITATION {"citationID":"tAjn66qL","properties":{"formattedCitation":"[11]","plainCitation":"[11]","noteIndex":0},"citationItems":[{"id":68,"uris":["http://zotero.org/users/local/1zNtcn9M/items/VN3F8HEZ"],"itemData":{"id":68,"type":"document","abstract":"Penggunaan gawai berbasis Android sebagai salah satu bentuk \nperkembangan teknologi telah mencapai angka 70 juta pengguna \npada tahun 2017 dan 18,4% dari angka tersebut adalah pengguna \ndi usia belajar tingkat dasar dan menengah. Potensi game edukatif \nberbasis gawai telah terbukti efektif dalam menunjang kegiatan belajar \nmengajar. Kendala yang ada adalah bagaimana menentukan aspek visual \nyang tepat sehingga elemen visual dalam game menjadi estetik dan \nfungsional. Penelitian ini bertujuan untuk menganalisis desain antar \nmuka (user interface) yang diterapkan dalam game edukasi. Peletakan \nelemen desain dalam game edukasi menjadi objek penelitian. Penelitian \nmenggunakan pendekatan kualitatif dengan metode studi kasus. Hasil \npenelitian berupa kajian visual estetik terhadap desain antarmuka \ngame edukasi yang selanjutnya dapat digunakan sebagai acuan dalam \nmendesain antar muka game edukatif.","title":"DESAIN ANTARMUKA (USER INTERFACE) PADA GAME EDUKASI","URL":"http://journal.unnes.ac.id/nju/index.php/imajinasi","author":[{"family":"Wibawanto","given":"Wandah"},{"family":"Nugrahani","given":"Rahina"}],"issued":{"date-parts":[["2018"]]}}}],"schema":"https://github.com/citation-style-language/schema/raw/master/csl-citation.json"} </w:instrText>
      </w:r>
      <w:r w:rsidR="001A6257">
        <w:fldChar w:fldCharType="separate"/>
      </w:r>
      <w:r w:rsidR="001A6257" w:rsidRPr="001A6257">
        <w:t>[11]</w:t>
      </w:r>
      <w:r w:rsidR="001A6257">
        <w:fldChar w:fldCharType="end"/>
      </w:r>
      <w:r w:rsidR="001A6257">
        <w:t xml:space="preserve">. </w:t>
      </w:r>
      <w:r>
        <w:t xml:space="preserve">Deskripsi aktor serta </w:t>
      </w:r>
      <w:r w:rsidRPr="00BA65C7">
        <w:rPr>
          <w:i/>
          <w:iCs/>
        </w:rPr>
        <w:t>Use</w:t>
      </w:r>
      <w:r w:rsidRPr="00BA65C7">
        <w:rPr>
          <w:i/>
          <w:iCs/>
        </w:rPr>
        <w:t xml:space="preserve"> </w:t>
      </w:r>
      <w:r w:rsidRPr="00BA65C7">
        <w:rPr>
          <w:i/>
          <w:iCs/>
        </w:rPr>
        <w:t>Case</w:t>
      </w:r>
      <w:r>
        <w:t xml:space="preserve"> Deskripsi</w:t>
      </w:r>
      <w:r>
        <w:t xml:space="preserve"> membantu peneleiti dalam menggambarkan Kebutuhan fungsionallitas demi menentukan fitur – fitur berdasarkan analisa kebutuhan yang telah dilakakukan pada tahapan sebelumnya.</w:t>
      </w:r>
      <w:r w:rsidR="007A7BE4">
        <w:t xml:space="preserve"> </w:t>
      </w:r>
      <w:r w:rsidR="007A7BE4" w:rsidRPr="007A7BE4">
        <w:rPr>
          <w:i/>
          <w:iCs/>
        </w:rPr>
        <w:t>Use Case</w:t>
      </w:r>
      <w:r w:rsidR="007A7BE4" w:rsidRPr="007A7BE4">
        <w:t xml:space="preserve"> menangkap siapa (aktor) melakukan apa (interaksi) dengan sistem, untuk tujuan apa (tujuan), tanpa berurusan dengan internal sistem. Satu set lengkap </w:t>
      </w:r>
      <w:r w:rsidR="007A7BE4" w:rsidRPr="007A7BE4">
        <w:rPr>
          <w:i/>
          <w:iCs/>
        </w:rPr>
        <w:t>Use Case</w:t>
      </w:r>
      <w:r w:rsidR="007A7BE4" w:rsidRPr="007A7BE4">
        <w:t xml:space="preserve"> menentukan semua cara yang berbeda untuk menggunakan sistem</w:t>
      </w:r>
      <w:r w:rsidR="007A7BE4">
        <w:fldChar w:fldCharType="begin"/>
      </w:r>
      <w:r w:rsidR="001A6257">
        <w:instrText xml:space="preserve"> ADDIN ZOTERO_ITEM CSL_CITATION {"citationID":"ON4xXIJY","properties":{"formattedCitation":"[12]","plainCitation":"[12]","noteIndex":0},"citationItems":[{"id":67,"uris":["http://zotero.org/users/local/1zNtcn9M/items/VI83AZWY"],"itemData":{"id":67,"type":"article-journal","language":"en","source":"Zotero","title":"Co-located with the IEEE Joint International Requirements Engineering Conference (RE02)","author":[{"family":"Geppert","given":"Birgit"},{"family":"Schmid","given":"Klaus"}]}}],"schema":"https://github.com/citation-style-language/schema/raw/master/csl-citation.json"} </w:instrText>
      </w:r>
      <w:r w:rsidR="007A7BE4">
        <w:fldChar w:fldCharType="separate"/>
      </w:r>
      <w:r w:rsidR="001A6257" w:rsidRPr="001A6257">
        <w:t>[12]</w:t>
      </w:r>
      <w:r w:rsidR="007A7BE4">
        <w:fldChar w:fldCharType="end"/>
      </w:r>
      <w:r w:rsidR="007A7BE4">
        <w:t>.</w:t>
      </w:r>
      <w:r>
        <w:t xml:space="preserve"> Berikut pada Tabel 1 untuk Deskripsi Aktor dan Tabel</w:t>
      </w:r>
      <w:r>
        <w:t xml:space="preserve"> </w:t>
      </w:r>
      <w:r>
        <w:t>2 untuk Deskripsi Use Case</w:t>
      </w:r>
      <w:r>
        <w:t>.</w:t>
      </w:r>
    </w:p>
    <w:p w14:paraId="4240BAE9" w14:textId="388D8ADF" w:rsidR="00BA65C7" w:rsidRPr="00900F46" w:rsidRDefault="00BA65C7" w:rsidP="00DE5AFF">
      <w:pPr>
        <w:pStyle w:val="ListParagraph"/>
        <w:tabs>
          <w:tab w:val="left" w:pos="1800"/>
        </w:tabs>
        <w:spacing w:line="360" w:lineRule="auto"/>
        <w:ind w:left="2880"/>
        <w:jc w:val="both"/>
      </w:pPr>
      <w:r>
        <w:tab/>
      </w:r>
      <w:r>
        <w:tab/>
      </w:r>
      <w:r>
        <w:t xml:space="preserve">Tabel </w:t>
      </w:r>
      <w:r>
        <w:fldChar w:fldCharType="begin"/>
      </w:r>
      <w:r>
        <w:instrText xml:space="preserve"> SEQ Tabel \* ARABIC </w:instrText>
      </w:r>
      <w:r>
        <w:fldChar w:fldCharType="separate"/>
      </w:r>
      <w:r w:rsidR="00224928">
        <w:rPr>
          <w:noProof/>
        </w:rPr>
        <w:t>1</w:t>
      </w:r>
      <w:r>
        <w:fldChar w:fldCharType="end"/>
      </w:r>
      <w:r>
        <w:t xml:space="preserve"> Deskripsi Aktor</w:t>
      </w:r>
    </w:p>
    <w:tbl>
      <w:tblPr>
        <w:tblStyle w:val="TableGrid"/>
        <w:tblW w:w="7200" w:type="dxa"/>
        <w:tblInd w:w="1795" w:type="dxa"/>
        <w:tblLook w:val="04A0" w:firstRow="1" w:lastRow="0" w:firstColumn="1" w:lastColumn="0" w:noHBand="0" w:noVBand="1"/>
      </w:tblPr>
      <w:tblGrid>
        <w:gridCol w:w="1975"/>
        <w:gridCol w:w="5225"/>
      </w:tblGrid>
      <w:tr w:rsidR="00900F46" w14:paraId="4E92C841" w14:textId="77777777" w:rsidTr="00227AF0">
        <w:tc>
          <w:tcPr>
            <w:tcW w:w="1975" w:type="dxa"/>
            <w:vAlign w:val="center"/>
          </w:tcPr>
          <w:p w14:paraId="4E2BCC45" w14:textId="77777777" w:rsidR="00900F46" w:rsidRPr="005F3A53" w:rsidRDefault="00900F46" w:rsidP="00227AF0">
            <w:pPr>
              <w:tabs>
                <w:tab w:val="left" w:pos="450"/>
              </w:tabs>
              <w:spacing w:line="276" w:lineRule="auto"/>
              <w:jc w:val="center"/>
              <w:rPr>
                <w:b/>
                <w:bCs/>
              </w:rPr>
            </w:pPr>
            <w:r w:rsidRPr="005F3A53">
              <w:rPr>
                <w:b/>
                <w:bCs/>
              </w:rPr>
              <w:lastRenderedPageBreak/>
              <w:t>Aktor</w:t>
            </w:r>
          </w:p>
        </w:tc>
        <w:tc>
          <w:tcPr>
            <w:tcW w:w="5225" w:type="dxa"/>
            <w:vAlign w:val="center"/>
          </w:tcPr>
          <w:p w14:paraId="01485287" w14:textId="77777777" w:rsidR="00900F46" w:rsidRPr="005F3A53" w:rsidRDefault="00900F46" w:rsidP="00227AF0">
            <w:pPr>
              <w:tabs>
                <w:tab w:val="left" w:pos="450"/>
              </w:tabs>
              <w:spacing w:line="276" w:lineRule="auto"/>
              <w:jc w:val="center"/>
              <w:rPr>
                <w:b/>
                <w:bCs/>
              </w:rPr>
            </w:pPr>
            <w:r w:rsidRPr="005F3A53">
              <w:rPr>
                <w:b/>
                <w:bCs/>
              </w:rPr>
              <w:t>Deskripsi</w:t>
            </w:r>
          </w:p>
        </w:tc>
      </w:tr>
      <w:tr w:rsidR="00900F46" w14:paraId="072354FF" w14:textId="77777777" w:rsidTr="00900F46">
        <w:tc>
          <w:tcPr>
            <w:tcW w:w="1975" w:type="dxa"/>
          </w:tcPr>
          <w:p w14:paraId="70193CD4" w14:textId="77777777" w:rsidR="00900F46" w:rsidRDefault="00900F46" w:rsidP="001A08B5">
            <w:pPr>
              <w:tabs>
                <w:tab w:val="left" w:pos="450"/>
              </w:tabs>
              <w:spacing w:line="276" w:lineRule="auto"/>
              <w:jc w:val="both"/>
            </w:pPr>
            <w:r>
              <w:t>Admin</w:t>
            </w:r>
          </w:p>
        </w:tc>
        <w:tc>
          <w:tcPr>
            <w:tcW w:w="5225" w:type="dxa"/>
          </w:tcPr>
          <w:p w14:paraId="133F86CE" w14:textId="77777777" w:rsidR="00900F46" w:rsidRDefault="00900F46" w:rsidP="001A08B5">
            <w:pPr>
              <w:tabs>
                <w:tab w:val="left" w:pos="450"/>
              </w:tabs>
              <w:spacing w:line="276" w:lineRule="auto"/>
              <w:jc w:val="both"/>
            </w:pPr>
            <w:r>
              <w:t>Admin adalah orang yang memegang kendali semua menu yang terdapat pada sistem edukasi kebencanaan</w:t>
            </w:r>
          </w:p>
        </w:tc>
      </w:tr>
      <w:tr w:rsidR="00900F46" w14:paraId="54527533" w14:textId="77777777" w:rsidTr="00900F46">
        <w:tc>
          <w:tcPr>
            <w:tcW w:w="1975" w:type="dxa"/>
          </w:tcPr>
          <w:p w14:paraId="71806B0A" w14:textId="77777777" w:rsidR="00900F46" w:rsidRDefault="00900F46" w:rsidP="001A08B5">
            <w:pPr>
              <w:tabs>
                <w:tab w:val="left" w:pos="450"/>
              </w:tabs>
              <w:spacing w:line="276" w:lineRule="auto"/>
              <w:jc w:val="both"/>
            </w:pPr>
            <w:r>
              <w:t>Pengunjung</w:t>
            </w:r>
          </w:p>
        </w:tc>
        <w:tc>
          <w:tcPr>
            <w:tcW w:w="5225" w:type="dxa"/>
          </w:tcPr>
          <w:p w14:paraId="66974582" w14:textId="77777777" w:rsidR="00900F46" w:rsidRDefault="00900F46" w:rsidP="00900F46">
            <w:pPr>
              <w:keepNext/>
              <w:tabs>
                <w:tab w:val="left" w:pos="450"/>
              </w:tabs>
              <w:spacing w:line="276" w:lineRule="auto"/>
              <w:jc w:val="both"/>
            </w:pPr>
            <w:r>
              <w:t>Pengunjung adalah orang atau pengguna yang mengunjungi sistem edukasi kebencanaan</w:t>
            </w:r>
          </w:p>
        </w:tc>
      </w:tr>
    </w:tbl>
    <w:p w14:paraId="3D0A0173" w14:textId="0CF9E8A0" w:rsidR="0076343B" w:rsidRPr="00BA65C7" w:rsidRDefault="00900F46" w:rsidP="00227AF0">
      <w:pPr>
        <w:pStyle w:val="Caption"/>
        <w:ind w:left="720" w:firstLine="720"/>
        <w:jc w:val="center"/>
        <w:rPr>
          <w:color w:val="FFFFFF" w:themeColor="background1"/>
        </w:rPr>
      </w:pPr>
      <w:bookmarkStart w:id="2" w:name="_Hlk137456364"/>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224928">
        <w:rPr>
          <w:noProof/>
          <w:color w:val="FFFFFF" w:themeColor="background1"/>
        </w:rPr>
        <w:t>2</w:t>
      </w:r>
      <w:r w:rsidRPr="00BA65C7">
        <w:rPr>
          <w:color w:val="FFFFFF" w:themeColor="background1"/>
        </w:rPr>
        <w:fldChar w:fldCharType="end"/>
      </w:r>
      <w:r w:rsidR="00227AF0" w:rsidRPr="00BA65C7">
        <w:rPr>
          <w:color w:val="FFFFFF" w:themeColor="background1"/>
        </w:rPr>
        <w:t xml:space="preserve"> Deskripsi Aktor</w:t>
      </w:r>
      <w:bookmarkEnd w:id="2"/>
    </w:p>
    <w:p w14:paraId="104B0CBF" w14:textId="4A731A7F" w:rsidR="00BA65C7" w:rsidRPr="00BA65C7" w:rsidRDefault="00BA65C7" w:rsidP="00BA65C7">
      <w:pPr>
        <w:ind w:left="3600" w:firstLine="720"/>
      </w:pPr>
      <w:r>
        <w:t xml:space="preserve">Tabel </w:t>
      </w:r>
      <w:r w:rsidR="00F724BB">
        <w:t>2</w:t>
      </w:r>
      <w:r>
        <w:t xml:space="preserve"> Deskripsi Use Case</w:t>
      </w:r>
    </w:p>
    <w:tbl>
      <w:tblPr>
        <w:tblStyle w:val="TableGrid"/>
        <w:tblW w:w="7200" w:type="dxa"/>
        <w:tblInd w:w="1795" w:type="dxa"/>
        <w:tblLook w:val="04A0" w:firstRow="1" w:lastRow="0" w:firstColumn="1" w:lastColumn="0" w:noHBand="0" w:noVBand="1"/>
      </w:tblPr>
      <w:tblGrid>
        <w:gridCol w:w="1363"/>
        <w:gridCol w:w="1085"/>
        <w:gridCol w:w="4752"/>
      </w:tblGrid>
      <w:tr w:rsidR="00227AF0" w14:paraId="1A940A32" w14:textId="77777777" w:rsidTr="00227AF0">
        <w:tc>
          <w:tcPr>
            <w:tcW w:w="1363" w:type="dxa"/>
            <w:vAlign w:val="center"/>
          </w:tcPr>
          <w:p w14:paraId="04588BDC" w14:textId="77777777" w:rsidR="00227AF0" w:rsidRPr="005F3A53" w:rsidRDefault="00227AF0" w:rsidP="00227AF0">
            <w:pPr>
              <w:tabs>
                <w:tab w:val="left" w:pos="450"/>
              </w:tabs>
              <w:spacing w:line="276" w:lineRule="auto"/>
              <w:jc w:val="center"/>
              <w:rPr>
                <w:b/>
                <w:bCs/>
              </w:rPr>
            </w:pPr>
            <w:r w:rsidRPr="005F3A53">
              <w:rPr>
                <w:b/>
                <w:bCs/>
              </w:rPr>
              <w:t>Aktor</w:t>
            </w:r>
          </w:p>
        </w:tc>
        <w:tc>
          <w:tcPr>
            <w:tcW w:w="1085" w:type="dxa"/>
            <w:vAlign w:val="center"/>
          </w:tcPr>
          <w:p w14:paraId="53FA2AEC" w14:textId="77777777" w:rsidR="00227AF0" w:rsidRPr="005F3A53" w:rsidRDefault="00227AF0" w:rsidP="00227AF0">
            <w:pPr>
              <w:tabs>
                <w:tab w:val="left" w:pos="450"/>
              </w:tabs>
              <w:spacing w:line="276" w:lineRule="auto"/>
              <w:jc w:val="center"/>
              <w:rPr>
                <w:b/>
                <w:bCs/>
                <w:i/>
                <w:iCs/>
              </w:rPr>
            </w:pPr>
            <w:r w:rsidRPr="005F3A53">
              <w:rPr>
                <w:b/>
                <w:bCs/>
                <w:i/>
                <w:iCs/>
              </w:rPr>
              <w:t>Use Case</w:t>
            </w:r>
          </w:p>
        </w:tc>
        <w:tc>
          <w:tcPr>
            <w:tcW w:w="4752" w:type="dxa"/>
            <w:vAlign w:val="center"/>
          </w:tcPr>
          <w:p w14:paraId="3F4D7BD2" w14:textId="77777777" w:rsidR="00227AF0" w:rsidRPr="005F3A53" w:rsidRDefault="00227AF0" w:rsidP="00227AF0">
            <w:pPr>
              <w:tabs>
                <w:tab w:val="left" w:pos="450"/>
              </w:tabs>
              <w:spacing w:line="276" w:lineRule="auto"/>
              <w:jc w:val="center"/>
              <w:rPr>
                <w:b/>
                <w:bCs/>
              </w:rPr>
            </w:pPr>
            <w:r w:rsidRPr="005F3A53">
              <w:rPr>
                <w:b/>
                <w:bCs/>
              </w:rPr>
              <w:t>Deskripsi</w:t>
            </w:r>
          </w:p>
        </w:tc>
      </w:tr>
      <w:tr w:rsidR="00227AF0" w14:paraId="4E434D4A" w14:textId="77777777" w:rsidTr="00227AF0">
        <w:tc>
          <w:tcPr>
            <w:tcW w:w="1363" w:type="dxa"/>
            <w:vMerge w:val="restart"/>
            <w:vAlign w:val="center"/>
          </w:tcPr>
          <w:p w14:paraId="3C57F103" w14:textId="77777777" w:rsidR="00227AF0" w:rsidRDefault="00227AF0" w:rsidP="001A08B5">
            <w:pPr>
              <w:tabs>
                <w:tab w:val="left" w:pos="450"/>
              </w:tabs>
              <w:spacing w:line="276" w:lineRule="auto"/>
              <w:jc w:val="center"/>
            </w:pPr>
            <w:r>
              <w:t>Admin</w:t>
            </w:r>
          </w:p>
        </w:tc>
        <w:tc>
          <w:tcPr>
            <w:tcW w:w="1085" w:type="dxa"/>
          </w:tcPr>
          <w:p w14:paraId="14C5D98F" w14:textId="77777777" w:rsidR="00227AF0" w:rsidRPr="008E3747" w:rsidRDefault="00227AF0" w:rsidP="001A08B5">
            <w:pPr>
              <w:tabs>
                <w:tab w:val="left" w:pos="450"/>
              </w:tabs>
              <w:spacing w:line="276" w:lineRule="auto"/>
              <w:jc w:val="both"/>
              <w:rPr>
                <w:i/>
                <w:iCs/>
              </w:rPr>
            </w:pPr>
            <w:r>
              <w:rPr>
                <w:i/>
                <w:iCs/>
              </w:rPr>
              <w:t>Login</w:t>
            </w:r>
          </w:p>
        </w:tc>
        <w:tc>
          <w:tcPr>
            <w:tcW w:w="4752" w:type="dxa"/>
          </w:tcPr>
          <w:p w14:paraId="0537F1C9" w14:textId="77777777" w:rsidR="00227AF0" w:rsidRDefault="00227AF0" w:rsidP="001A08B5">
            <w:pPr>
              <w:tabs>
                <w:tab w:val="left" w:pos="450"/>
              </w:tabs>
              <w:spacing w:line="276" w:lineRule="auto"/>
              <w:jc w:val="both"/>
            </w:pPr>
            <w:r>
              <w:t>Pada bagian ini, admin dapat melakukan login pada sistem untuk melakukan perubahan pada sistem.</w:t>
            </w:r>
          </w:p>
        </w:tc>
      </w:tr>
      <w:tr w:rsidR="00227AF0" w14:paraId="6D74EFB7" w14:textId="77777777" w:rsidTr="00227AF0">
        <w:tc>
          <w:tcPr>
            <w:tcW w:w="1363" w:type="dxa"/>
            <w:vMerge/>
          </w:tcPr>
          <w:p w14:paraId="06F8DC3D" w14:textId="77777777" w:rsidR="00227AF0" w:rsidRDefault="00227AF0" w:rsidP="001A08B5">
            <w:pPr>
              <w:tabs>
                <w:tab w:val="left" w:pos="450"/>
              </w:tabs>
              <w:spacing w:line="276" w:lineRule="auto"/>
              <w:jc w:val="both"/>
            </w:pPr>
          </w:p>
        </w:tc>
        <w:tc>
          <w:tcPr>
            <w:tcW w:w="1085" w:type="dxa"/>
          </w:tcPr>
          <w:p w14:paraId="1425C729" w14:textId="77777777" w:rsidR="00227AF0" w:rsidRPr="008E3747" w:rsidRDefault="00227AF0" w:rsidP="001A08B5">
            <w:pPr>
              <w:tabs>
                <w:tab w:val="left" w:pos="450"/>
              </w:tabs>
              <w:spacing w:line="276" w:lineRule="auto"/>
              <w:jc w:val="both"/>
              <w:rPr>
                <w:i/>
                <w:iCs/>
              </w:rPr>
            </w:pPr>
            <w:r>
              <w:rPr>
                <w:i/>
                <w:iCs/>
              </w:rPr>
              <w:t>Update</w:t>
            </w:r>
          </w:p>
        </w:tc>
        <w:tc>
          <w:tcPr>
            <w:tcW w:w="4752" w:type="dxa"/>
          </w:tcPr>
          <w:p w14:paraId="08562FD0" w14:textId="77777777" w:rsidR="00227AF0" w:rsidRDefault="00227AF0" w:rsidP="001A08B5">
            <w:pPr>
              <w:tabs>
                <w:tab w:val="left" w:pos="450"/>
              </w:tabs>
              <w:spacing w:line="276" w:lineRule="auto"/>
              <w:jc w:val="both"/>
            </w:pPr>
            <w:r>
              <w:t>Pada bagian ini, admin dapat melakukan Update atau perubahan pada fitur Edukasi, Berita /Artikel, dan Kuis.</w:t>
            </w:r>
          </w:p>
        </w:tc>
      </w:tr>
      <w:tr w:rsidR="00227AF0" w14:paraId="613C4450" w14:textId="77777777" w:rsidTr="00227AF0">
        <w:tc>
          <w:tcPr>
            <w:tcW w:w="1363" w:type="dxa"/>
            <w:vMerge w:val="restart"/>
            <w:vAlign w:val="center"/>
          </w:tcPr>
          <w:p w14:paraId="3A1D1F50" w14:textId="77777777" w:rsidR="00227AF0" w:rsidRDefault="00227AF0" w:rsidP="001A08B5">
            <w:pPr>
              <w:tabs>
                <w:tab w:val="left" w:pos="450"/>
              </w:tabs>
              <w:spacing w:line="276" w:lineRule="auto"/>
              <w:jc w:val="center"/>
            </w:pPr>
            <w:r>
              <w:t>Pengunjung</w:t>
            </w:r>
          </w:p>
        </w:tc>
        <w:tc>
          <w:tcPr>
            <w:tcW w:w="1085" w:type="dxa"/>
          </w:tcPr>
          <w:p w14:paraId="0A472632" w14:textId="77777777" w:rsidR="00227AF0" w:rsidRPr="00AC4FAA" w:rsidRDefault="00227AF0" w:rsidP="001A08B5">
            <w:pPr>
              <w:tabs>
                <w:tab w:val="left" w:pos="450"/>
              </w:tabs>
              <w:spacing w:line="276" w:lineRule="auto"/>
              <w:jc w:val="both"/>
            </w:pPr>
            <w:r>
              <w:t>Edukasi</w:t>
            </w:r>
          </w:p>
        </w:tc>
        <w:tc>
          <w:tcPr>
            <w:tcW w:w="4752" w:type="dxa"/>
          </w:tcPr>
          <w:p w14:paraId="6690EF61" w14:textId="77777777" w:rsidR="00227AF0" w:rsidRDefault="00227AF0" w:rsidP="001A08B5">
            <w:pPr>
              <w:tabs>
                <w:tab w:val="left" w:pos="450"/>
              </w:tabs>
              <w:spacing w:line="276" w:lineRule="auto"/>
              <w:jc w:val="both"/>
            </w:pPr>
            <w:r>
              <w:t>Pada bagian ini, pengunjung akan mendapati tampilan yang berisi tentang edukasi terkait tentang kebencanaan.</w:t>
            </w:r>
          </w:p>
        </w:tc>
      </w:tr>
      <w:tr w:rsidR="00227AF0" w14:paraId="541E5922" w14:textId="77777777" w:rsidTr="00227AF0">
        <w:tc>
          <w:tcPr>
            <w:tcW w:w="1363" w:type="dxa"/>
            <w:vMerge/>
          </w:tcPr>
          <w:p w14:paraId="6015965D" w14:textId="77777777" w:rsidR="00227AF0" w:rsidRDefault="00227AF0" w:rsidP="001A08B5">
            <w:pPr>
              <w:tabs>
                <w:tab w:val="left" w:pos="450"/>
              </w:tabs>
              <w:spacing w:line="276" w:lineRule="auto"/>
              <w:jc w:val="both"/>
            </w:pPr>
          </w:p>
        </w:tc>
        <w:tc>
          <w:tcPr>
            <w:tcW w:w="1085" w:type="dxa"/>
          </w:tcPr>
          <w:p w14:paraId="37365DCE" w14:textId="77777777" w:rsidR="00227AF0" w:rsidRDefault="00227AF0" w:rsidP="001A08B5">
            <w:pPr>
              <w:tabs>
                <w:tab w:val="left" w:pos="450"/>
              </w:tabs>
              <w:spacing w:line="276" w:lineRule="auto"/>
              <w:jc w:val="both"/>
            </w:pPr>
            <w:r>
              <w:t>Berita / Artikel</w:t>
            </w:r>
          </w:p>
        </w:tc>
        <w:tc>
          <w:tcPr>
            <w:tcW w:w="4752" w:type="dxa"/>
          </w:tcPr>
          <w:p w14:paraId="3BB97084" w14:textId="77777777" w:rsidR="00227AF0" w:rsidRDefault="00227AF0" w:rsidP="001A08B5">
            <w:pPr>
              <w:tabs>
                <w:tab w:val="left" w:pos="450"/>
              </w:tabs>
              <w:spacing w:line="276" w:lineRule="auto"/>
              <w:jc w:val="both"/>
            </w:pPr>
            <w:r>
              <w:t>Pada bagian ini, pengunjung akan mendapati tampilan yang berisi tentang berita / artikel terkait kebencanaan.</w:t>
            </w:r>
          </w:p>
        </w:tc>
      </w:tr>
      <w:tr w:rsidR="00227AF0" w14:paraId="307034BE" w14:textId="77777777" w:rsidTr="00227AF0">
        <w:tc>
          <w:tcPr>
            <w:tcW w:w="1363" w:type="dxa"/>
            <w:vMerge/>
          </w:tcPr>
          <w:p w14:paraId="2B4E5DBF" w14:textId="77777777" w:rsidR="00227AF0" w:rsidRDefault="00227AF0" w:rsidP="001A08B5">
            <w:pPr>
              <w:tabs>
                <w:tab w:val="left" w:pos="450"/>
              </w:tabs>
              <w:spacing w:line="276" w:lineRule="auto"/>
              <w:jc w:val="both"/>
            </w:pPr>
          </w:p>
        </w:tc>
        <w:tc>
          <w:tcPr>
            <w:tcW w:w="1085" w:type="dxa"/>
          </w:tcPr>
          <w:p w14:paraId="786F2D8B" w14:textId="77777777" w:rsidR="00227AF0" w:rsidRDefault="00227AF0" w:rsidP="001A08B5">
            <w:pPr>
              <w:tabs>
                <w:tab w:val="left" w:pos="450"/>
              </w:tabs>
              <w:spacing w:line="276" w:lineRule="auto"/>
              <w:jc w:val="both"/>
            </w:pPr>
            <w:r>
              <w:t>Kuis</w:t>
            </w:r>
          </w:p>
        </w:tc>
        <w:tc>
          <w:tcPr>
            <w:tcW w:w="4752" w:type="dxa"/>
          </w:tcPr>
          <w:p w14:paraId="5C33206F" w14:textId="77777777" w:rsidR="00227AF0" w:rsidRDefault="00227AF0" w:rsidP="001A08B5">
            <w:pPr>
              <w:tabs>
                <w:tab w:val="left" w:pos="450"/>
              </w:tabs>
              <w:spacing w:line="276" w:lineRule="auto"/>
              <w:jc w:val="both"/>
            </w:pPr>
            <w:r>
              <w:t>Pada bagian ini, pengunjung akan mendapati tampilan yang berisi tentang kuis-kuis terkait kebencanaan.</w:t>
            </w:r>
          </w:p>
        </w:tc>
      </w:tr>
      <w:tr w:rsidR="00227AF0" w14:paraId="4F842404" w14:textId="77777777" w:rsidTr="00227AF0">
        <w:tc>
          <w:tcPr>
            <w:tcW w:w="1363" w:type="dxa"/>
            <w:vMerge/>
          </w:tcPr>
          <w:p w14:paraId="5BA41E82" w14:textId="77777777" w:rsidR="00227AF0" w:rsidRDefault="00227AF0" w:rsidP="001A08B5">
            <w:pPr>
              <w:tabs>
                <w:tab w:val="left" w:pos="450"/>
              </w:tabs>
              <w:spacing w:line="276" w:lineRule="auto"/>
              <w:jc w:val="both"/>
            </w:pPr>
          </w:p>
        </w:tc>
        <w:tc>
          <w:tcPr>
            <w:tcW w:w="1085" w:type="dxa"/>
          </w:tcPr>
          <w:p w14:paraId="423357FD" w14:textId="77777777" w:rsidR="00227AF0" w:rsidRDefault="00227AF0" w:rsidP="001A08B5">
            <w:pPr>
              <w:tabs>
                <w:tab w:val="left" w:pos="450"/>
              </w:tabs>
              <w:spacing w:line="276" w:lineRule="auto"/>
              <w:jc w:val="both"/>
            </w:pPr>
            <w:r>
              <w:t>Cek nilai Kuis</w:t>
            </w:r>
          </w:p>
        </w:tc>
        <w:tc>
          <w:tcPr>
            <w:tcW w:w="4752" w:type="dxa"/>
          </w:tcPr>
          <w:p w14:paraId="46C35AEE" w14:textId="77777777" w:rsidR="00227AF0" w:rsidRDefault="00227AF0" w:rsidP="009B524F">
            <w:pPr>
              <w:keepNext/>
              <w:tabs>
                <w:tab w:val="left" w:pos="450"/>
              </w:tabs>
              <w:spacing w:line="276" w:lineRule="auto"/>
              <w:jc w:val="both"/>
            </w:pPr>
            <w:r>
              <w:t>Pada bagian ini, pengunjung akan mendapati tampilan yang berisi tentang hasil dari kuis yang telah dikerjakan.</w:t>
            </w:r>
          </w:p>
        </w:tc>
      </w:tr>
    </w:tbl>
    <w:p w14:paraId="4A192440" w14:textId="719A2CBC" w:rsidR="00227AF0" w:rsidRPr="00BA65C7" w:rsidRDefault="009B524F" w:rsidP="009B524F">
      <w:pPr>
        <w:pStyle w:val="Caption"/>
        <w:ind w:left="1440" w:firstLine="720"/>
        <w:jc w:val="center"/>
        <w:rPr>
          <w:color w:val="FFFFFF" w:themeColor="background1"/>
        </w:rPr>
      </w:pPr>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224928">
        <w:rPr>
          <w:noProof/>
          <w:color w:val="FFFFFF" w:themeColor="background1"/>
        </w:rPr>
        <w:t>3</w:t>
      </w:r>
      <w:r w:rsidRPr="00BA65C7">
        <w:rPr>
          <w:color w:val="FFFFFF" w:themeColor="background1"/>
        </w:rPr>
        <w:fldChar w:fldCharType="end"/>
      </w:r>
      <w:r w:rsidRPr="00BA65C7">
        <w:rPr>
          <w:color w:val="FFFFFF" w:themeColor="background1"/>
        </w:rPr>
        <w:t xml:space="preserve"> Deskripsi Use Case</w:t>
      </w:r>
    </w:p>
    <w:p w14:paraId="6E8B691C" w14:textId="5E0B203C" w:rsidR="00BA362F" w:rsidRDefault="00BA362F" w:rsidP="00BA362F">
      <w:pPr>
        <w:pStyle w:val="ListParagraph"/>
        <w:numPr>
          <w:ilvl w:val="0"/>
          <w:numId w:val="26"/>
        </w:numPr>
        <w:tabs>
          <w:tab w:val="left" w:pos="1800"/>
        </w:tabs>
        <w:spacing w:line="360" w:lineRule="auto"/>
        <w:jc w:val="both"/>
        <w:rPr>
          <w:b/>
          <w:bCs/>
        </w:rPr>
      </w:pPr>
      <w:r>
        <w:rPr>
          <w:b/>
          <w:bCs/>
        </w:rPr>
        <w:t xml:space="preserve">Perancangan </w:t>
      </w:r>
    </w:p>
    <w:p w14:paraId="6BE078AF" w14:textId="37A3FAF4" w:rsidR="00BA362F" w:rsidRDefault="00BA362F" w:rsidP="00BA362F">
      <w:pPr>
        <w:pStyle w:val="ListParagraph"/>
        <w:numPr>
          <w:ilvl w:val="0"/>
          <w:numId w:val="35"/>
        </w:numPr>
        <w:tabs>
          <w:tab w:val="left" w:pos="1800"/>
        </w:tabs>
        <w:spacing w:line="360" w:lineRule="auto"/>
        <w:jc w:val="both"/>
        <w:rPr>
          <w:b/>
          <w:bCs/>
        </w:rPr>
      </w:pPr>
      <w:r>
        <w:rPr>
          <w:b/>
          <w:bCs/>
        </w:rPr>
        <w:t>Desain Arsitektur</w:t>
      </w:r>
    </w:p>
    <w:p w14:paraId="28DF2AE0" w14:textId="491C8292" w:rsidR="00BA65C7" w:rsidRDefault="00BA65C7" w:rsidP="00BA65C7">
      <w:pPr>
        <w:pStyle w:val="ListParagraph"/>
        <w:tabs>
          <w:tab w:val="left" w:pos="1800"/>
        </w:tabs>
        <w:spacing w:line="360" w:lineRule="auto"/>
        <w:ind w:left="1800"/>
        <w:jc w:val="both"/>
        <w:rPr>
          <w:b/>
          <w:bCs/>
        </w:rPr>
      </w:pPr>
      <w:r>
        <w:tab/>
      </w:r>
      <w:r w:rsidR="00B623D4">
        <w:t>Desain arsitektur merupakan desain makro / struktur yang mencerminkan kualitas serta fungsi dari perangkat lunak</w:t>
      </w:r>
      <w:r w:rsidR="00B623D4">
        <w:fldChar w:fldCharType="begin"/>
      </w:r>
      <w:r w:rsidR="001A6257">
        <w:instrText xml:space="preserve"> ADDIN ZOTERO_ITEM CSL_CITATION {"citationID":"iZMTsRq8","properties":{"formattedCitation":"[13]","plainCitation":"[13]","noteIndex":0},"citationItems":[{"id":73,"uris":["http://zotero.org/users/local/1zNtcn9M/items/XPQYHDU8"],"itemData":{"id":73,"type":"article-journal","abstract":"Desain perangkat lunak merupakan tahapan pengembangan perangkat lunak yang hasilnya akan digunakan oleh pengembang perangkat lunak untuk membuat program. Dalam tulisan ini, disajikan berbagai konsep penting mengenai desain perangkat lunak, termasuk proses desain itu sendiri. Tulisan ini diakhiri dengan mengkaji berbagai tantangan dalam desain perangkat lunak, dalam hal bagaimana merancang perangkat lunak secara efektif dan perancangan perangkat lunak untuk embedded system. Dari kajian tersebut diharapkan memicu riset-riset dalam desain perangkat lunak.","language":"id","source":"Zotero","title":"Desain Perangkat Lunak : Konsep dan Tantangannya","author":[{"family":"Wirawan","given":"Panji Wisnu"},{"family":"Adhy","given":"Satriyo"}]}}],"schema":"https://github.com/citation-style-language/schema/raw/master/csl-citation.json"} </w:instrText>
      </w:r>
      <w:r w:rsidR="00B623D4">
        <w:fldChar w:fldCharType="separate"/>
      </w:r>
      <w:r w:rsidR="001A6257" w:rsidRPr="001A6257">
        <w:t>[13]</w:t>
      </w:r>
      <w:r w:rsidR="00B623D4">
        <w:fldChar w:fldCharType="end"/>
      </w:r>
      <w:r w:rsidR="00B623D4">
        <w:t>.</w:t>
      </w:r>
      <w:r w:rsidR="00B623D4">
        <w:t xml:space="preserve"> </w:t>
      </w:r>
      <w:r>
        <w:t>Dibawah ini merupakan tampilan desain arsitektur untk admin dan pengunjung dari sistem yang akan dibangun.</w:t>
      </w:r>
      <w:r w:rsidR="00B623D4">
        <w:t xml:space="preserve"> </w:t>
      </w:r>
    </w:p>
    <w:p w14:paraId="190E9ACF" w14:textId="77777777" w:rsidR="00F00031" w:rsidRDefault="00F00031" w:rsidP="00F00031">
      <w:pPr>
        <w:pStyle w:val="ListParagraph"/>
        <w:keepNext/>
        <w:tabs>
          <w:tab w:val="left" w:pos="1800"/>
        </w:tabs>
        <w:spacing w:line="360" w:lineRule="auto"/>
        <w:ind w:left="1440"/>
        <w:jc w:val="center"/>
      </w:pPr>
      <w:r>
        <w:rPr>
          <w:b/>
          <w:bCs/>
          <w:noProof/>
        </w:rPr>
        <w:lastRenderedPageBreak/>
        <w:drawing>
          <wp:inline distT="0" distB="0" distL="0" distR="0" wp14:anchorId="04AD6C6C" wp14:editId="0248E3A2">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7BEF622B" w14:textId="4CC86668" w:rsidR="009B524F" w:rsidRDefault="00F00031" w:rsidP="00F00031">
      <w:pPr>
        <w:pStyle w:val="Caption"/>
        <w:ind w:left="1440"/>
        <w:jc w:val="center"/>
      </w:pPr>
      <w:r>
        <w:t xml:space="preserve">Gambar </w:t>
      </w:r>
      <w:r>
        <w:fldChar w:fldCharType="begin"/>
      </w:r>
      <w:r>
        <w:instrText xml:space="preserve"> SEQ Gambar \* ARABIC </w:instrText>
      </w:r>
      <w:r>
        <w:fldChar w:fldCharType="separate"/>
      </w:r>
      <w:r w:rsidR="00224928">
        <w:rPr>
          <w:noProof/>
        </w:rPr>
        <w:t>4</w:t>
      </w:r>
      <w:r>
        <w:fldChar w:fldCharType="end"/>
      </w:r>
      <w:r>
        <w:t xml:space="preserve"> Desain Arsitektur Admin</w:t>
      </w:r>
    </w:p>
    <w:p w14:paraId="51A54D00" w14:textId="77777777" w:rsidR="00424852" w:rsidRDefault="00F00031" w:rsidP="00424852">
      <w:pPr>
        <w:keepNext/>
        <w:ind w:left="720" w:firstLine="720"/>
        <w:jc w:val="center"/>
      </w:pPr>
      <w:r>
        <w:rPr>
          <w:noProof/>
        </w:rPr>
        <w:drawing>
          <wp:inline distT="0" distB="0" distL="0" distR="0" wp14:anchorId="20B792D3" wp14:editId="5443B62F">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1D3AF335" w14:textId="5188027D" w:rsidR="00F00031" w:rsidRDefault="00424852" w:rsidP="005F75A1">
      <w:pPr>
        <w:pStyle w:val="Caption"/>
        <w:ind w:left="1440"/>
        <w:jc w:val="center"/>
      </w:pPr>
      <w:r>
        <w:t xml:space="preserve">Gambar </w:t>
      </w:r>
      <w:r>
        <w:fldChar w:fldCharType="begin"/>
      </w:r>
      <w:r>
        <w:instrText xml:space="preserve"> SEQ Gambar \* ARABIC </w:instrText>
      </w:r>
      <w:r>
        <w:fldChar w:fldCharType="separate"/>
      </w:r>
      <w:r w:rsidR="00224928">
        <w:rPr>
          <w:noProof/>
        </w:rPr>
        <w:t>5</w:t>
      </w:r>
      <w:r>
        <w:fldChar w:fldCharType="end"/>
      </w:r>
      <w:r>
        <w:t xml:space="preserve"> Desain Arsitektur Pengunjung</w:t>
      </w:r>
      <w:r w:rsidR="005F75A1">
        <w:t xml:space="preserve"> </w:t>
      </w:r>
    </w:p>
    <w:p w14:paraId="34ECA1D7" w14:textId="2B71BB79" w:rsidR="005F75A1" w:rsidRDefault="005F75A1" w:rsidP="005F75A1">
      <w:r>
        <w:tab/>
      </w:r>
      <w:r>
        <w:tab/>
      </w:r>
      <w:r>
        <w:tab/>
      </w:r>
    </w:p>
    <w:p w14:paraId="4531EA92" w14:textId="77777777" w:rsidR="00E62C14" w:rsidRPr="005F75A1" w:rsidRDefault="00E62C14" w:rsidP="005F75A1"/>
    <w:p w14:paraId="2E228120" w14:textId="35888A3F" w:rsidR="005F75A1" w:rsidRDefault="00BA362F" w:rsidP="005F75A1">
      <w:pPr>
        <w:pStyle w:val="ListParagraph"/>
        <w:numPr>
          <w:ilvl w:val="0"/>
          <w:numId w:val="35"/>
        </w:numPr>
        <w:tabs>
          <w:tab w:val="left" w:pos="1800"/>
        </w:tabs>
        <w:spacing w:line="360" w:lineRule="auto"/>
        <w:jc w:val="both"/>
        <w:rPr>
          <w:b/>
          <w:bCs/>
        </w:rPr>
      </w:pPr>
      <w:r>
        <w:rPr>
          <w:b/>
          <w:bCs/>
        </w:rPr>
        <w:t>Desain Interface</w:t>
      </w:r>
    </w:p>
    <w:p w14:paraId="522C5473" w14:textId="63BF455F" w:rsidR="005F75A1"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Pr="00E95801">
        <w:rPr>
          <w:b/>
          <w:bCs/>
          <w:i/>
          <w:iCs/>
        </w:rPr>
        <w:t>Log in</w:t>
      </w:r>
      <w:r w:rsidR="00085FEF">
        <w:rPr>
          <w:b/>
          <w:bCs/>
        </w:rPr>
        <w:t xml:space="preserve"> </w:t>
      </w:r>
    </w:p>
    <w:p w14:paraId="3BD540FA" w14:textId="3750E5C4" w:rsidR="00E62C14" w:rsidRDefault="00E62C14" w:rsidP="00E62C14">
      <w:pPr>
        <w:pStyle w:val="ListParagraph"/>
        <w:tabs>
          <w:tab w:val="left" w:pos="1800"/>
          <w:tab w:val="left" w:pos="3150"/>
        </w:tabs>
        <w:spacing w:line="360" w:lineRule="auto"/>
        <w:ind w:left="2700"/>
        <w:jc w:val="both"/>
        <w:rPr>
          <w:b/>
          <w:bCs/>
        </w:rPr>
      </w:pPr>
      <w:r>
        <w:tab/>
      </w:r>
      <w:r>
        <w:tab/>
      </w:r>
      <w:r>
        <w:t xml:space="preserve">Pada tampilan awal halaman login website terdapat text field yang digunakan untuk memasukkan username serta password untuk masuk kedalam sistem. Terdapat tombol </w:t>
      </w:r>
      <w:r>
        <w:rPr>
          <w:i/>
          <w:iCs/>
        </w:rPr>
        <w:t>Log In</w:t>
      </w:r>
      <w:r>
        <w:t xml:space="preserve"> yang diperntukkan masuk ke sistem setelah </w:t>
      </w:r>
      <w:r w:rsidRPr="00E62C14">
        <w:rPr>
          <w:i/>
          <w:iCs/>
        </w:rPr>
        <w:t>login</w:t>
      </w:r>
      <w:r>
        <w:t xml:space="preserve"> dengan benar.</w:t>
      </w:r>
    </w:p>
    <w:p w14:paraId="1B67F91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49F7A11A" wp14:editId="746D6A61">
            <wp:extent cx="3857745" cy="2743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AEA3493" w14:textId="543B1339" w:rsidR="00085FEF" w:rsidRDefault="00085FEF" w:rsidP="00085FEF">
      <w:pPr>
        <w:pStyle w:val="Caption"/>
        <w:ind w:left="720" w:firstLine="720"/>
        <w:jc w:val="center"/>
      </w:pPr>
      <w:r>
        <w:t xml:space="preserve">Gambar </w:t>
      </w:r>
      <w:r>
        <w:fldChar w:fldCharType="begin"/>
      </w:r>
      <w:r>
        <w:instrText xml:space="preserve"> SEQ Gambar \* ARABIC </w:instrText>
      </w:r>
      <w:r>
        <w:fldChar w:fldCharType="separate"/>
      </w:r>
      <w:r w:rsidR="00224928">
        <w:rPr>
          <w:noProof/>
        </w:rPr>
        <w:t>6</w:t>
      </w:r>
      <w:r>
        <w:fldChar w:fldCharType="end"/>
      </w:r>
      <w:r>
        <w:t xml:space="preserve"> Desain Halaman Log In Admin</w:t>
      </w:r>
    </w:p>
    <w:p w14:paraId="5610EFD0" w14:textId="77777777" w:rsidR="00085FEF" w:rsidRPr="00085FEF" w:rsidRDefault="00085FEF" w:rsidP="00085FEF"/>
    <w:p w14:paraId="5655CD29" w14:textId="358B6EB0" w:rsidR="005F75A1" w:rsidRPr="00E62C14"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00085FEF" w:rsidRPr="00E95801">
        <w:rPr>
          <w:b/>
          <w:bCs/>
          <w:i/>
          <w:iCs/>
        </w:rPr>
        <w:t>Home</w:t>
      </w:r>
    </w:p>
    <w:p w14:paraId="412231A6" w14:textId="08399BA7" w:rsidR="00E62C14" w:rsidRPr="00E62C14" w:rsidRDefault="00E62C14" w:rsidP="00E62C14">
      <w:pPr>
        <w:pStyle w:val="ListParagraph"/>
        <w:tabs>
          <w:tab w:val="left" w:pos="1800"/>
          <w:tab w:val="left" w:pos="2700"/>
        </w:tabs>
        <w:spacing w:line="360" w:lineRule="auto"/>
        <w:ind w:left="2700"/>
        <w:jc w:val="both"/>
      </w:pPr>
      <w:r>
        <w:rPr>
          <w:b/>
          <w:bCs/>
        </w:rPr>
        <w:tab/>
      </w:r>
      <w:r>
        <w:rPr>
          <w:b/>
          <w:bCs/>
        </w:rPr>
        <w:tab/>
      </w:r>
      <w:r>
        <w:t xml:space="preserve">Pada tampilan halaman admin </w:t>
      </w:r>
      <w:r>
        <w:rPr>
          <w:i/>
          <w:iCs/>
        </w:rPr>
        <w:t xml:space="preserve">home </w:t>
      </w:r>
      <w:r>
        <w:t xml:space="preserve">terdapat pesan “Selamat datang di halaman admin” yang mana ini menunjukkan bahwa </w:t>
      </w:r>
      <w:r>
        <w:rPr>
          <w:i/>
          <w:iCs/>
        </w:rPr>
        <w:t xml:space="preserve">Log In </w:t>
      </w:r>
      <w:r>
        <w:t xml:space="preserve"> telah berhasil.</w:t>
      </w:r>
    </w:p>
    <w:p w14:paraId="557B5F7A"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29D87A0" wp14:editId="53D43E1D">
            <wp:extent cx="3857745" cy="2743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2D922F2B" w14:textId="02167E26" w:rsidR="00085FEF" w:rsidRDefault="00085FEF" w:rsidP="00085FEF">
      <w:pPr>
        <w:pStyle w:val="Caption"/>
        <w:ind w:left="720" w:firstLine="720"/>
        <w:jc w:val="center"/>
        <w:rPr>
          <w:b/>
          <w:bCs/>
        </w:rPr>
      </w:pPr>
      <w:r>
        <w:t xml:space="preserve">Gambar </w:t>
      </w:r>
      <w:r>
        <w:fldChar w:fldCharType="begin"/>
      </w:r>
      <w:r>
        <w:instrText xml:space="preserve"> SEQ Gambar \* ARABIC </w:instrText>
      </w:r>
      <w:r>
        <w:fldChar w:fldCharType="separate"/>
      </w:r>
      <w:r w:rsidR="00224928">
        <w:rPr>
          <w:noProof/>
        </w:rPr>
        <w:t>7</w:t>
      </w:r>
      <w:r>
        <w:fldChar w:fldCharType="end"/>
      </w:r>
      <w:r>
        <w:t xml:space="preserve"> Desain Halaman Admin Home</w:t>
      </w:r>
    </w:p>
    <w:p w14:paraId="1F672F68" w14:textId="25150925"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Kategori </w:t>
      </w:r>
    </w:p>
    <w:p w14:paraId="330CA21D" w14:textId="1FDA16EE" w:rsidR="00E62C14" w:rsidRPr="00E62C14" w:rsidRDefault="00E62C14" w:rsidP="00E62C14">
      <w:pPr>
        <w:pStyle w:val="ListParagraph"/>
        <w:tabs>
          <w:tab w:val="left" w:pos="1800"/>
          <w:tab w:val="left" w:pos="2700"/>
        </w:tabs>
        <w:spacing w:line="360" w:lineRule="auto"/>
        <w:ind w:left="2610"/>
        <w:jc w:val="both"/>
      </w:pPr>
      <w:r>
        <w:rPr>
          <w:b/>
          <w:bCs/>
        </w:rPr>
        <w:tab/>
      </w:r>
      <w:r>
        <w:tab/>
      </w:r>
      <w:r>
        <w:tab/>
      </w:r>
      <w:r w:rsidR="000E7E7C">
        <w:t xml:space="preserve">Pada tampilan </w:t>
      </w:r>
      <w:r w:rsidR="000E7E7C">
        <w:t xml:space="preserve">halaman menu kategori </w:t>
      </w:r>
      <w:r w:rsidR="000E7E7C">
        <w:t xml:space="preserve">terdapat </w:t>
      </w:r>
      <w:r w:rsidR="000E7E7C">
        <w:rPr>
          <w:i/>
          <w:iCs/>
        </w:rPr>
        <w:t xml:space="preserve">form </w:t>
      </w:r>
      <w:r w:rsidR="000E7E7C">
        <w:t xml:space="preserve">data </w:t>
      </w:r>
      <w:r w:rsidR="000E7E7C">
        <w:t>untuk kategori dari berita</w:t>
      </w:r>
      <w:r w:rsidR="000E7E7C">
        <w:t xml:space="preserve">, dimana dalam </w:t>
      </w:r>
      <w:r w:rsidR="000E7E7C">
        <w:rPr>
          <w:i/>
          <w:iCs/>
        </w:rPr>
        <w:t>form</w:t>
      </w:r>
      <w:r w:rsidR="000E7E7C">
        <w:t xml:space="preserve"> tersebut terdapat </w:t>
      </w:r>
      <w:r w:rsidR="000E7E7C">
        <w:t xml:space="preserve">nama kategori, alias (sebutan), menu </w:t>
      </w:r>
      <w:r w:rsidR="000E7E7C">
        <w:rPr>
          <w:i/>
          <w:iCs/>
        </w:rPr>
        <w:t xml:space="preserve">dropdown </w:t>
      </w:r>
      <w:r w:rsidR="000E7E7C">
        <w:t xml:space="preserve">untuk </w:t>
      </w:r>
      <w:r w:rsidR="000E7E7C">
        <w:rPr>
          <w:i/>
          <w:iCs/>
        </w:rPr>
        <w:t>yes or no</w:t>
      </w:r>
      <w:r w:rsidR="000E7E7C">
        <w:t xml:space="preserve">, </w:t>
      </w:r>
      <w:r w:rsidR="000E7E7C">
        <w:t xml:space="preserve"> serta terdapat text field </w:t>
      </w:r>
      <w:r w:rsidR="000E7E7C">
        <w:t>tambah</w:t>
      </w:r>
      <w:r w:rsidR="000E7E7C">
        <w:t xml:space="preserve"> untuk menyimpan data yang telah </w:t>
      </w:r>
      <w:r w:rsidR="000E7E7C">
        <w:lastRenderedPageBreak/>
        <w:t xml:space="preserve">terisi. Bagian bawah terdapat tabel berisi data dari daftar </w:t>
      </w:r>
      <w:r w:rsidR="000E7E7C">
        <w:t>kategori</w:t>
      </w:r>
      <w:r w:rsidR="000E7E7C">
        <w:t xml:space="preserve"> yang telah terdaftar, tab</w:t>
      </w:r>
      <w:r w:rsidR="000E7E7C">
        <w:t xml:space="preserve">el </w:t>
      </w:r>
      <w:r w:rsidR="000E7E7C">
        <w:t xml:space="preserve">tersebut mempunyai kolom </w:t>
      </w:r>
      <w:r w:rsidR="000E7E7C">
        <w:t>ID</w:t>
      </w:r>
      <w:r w:rsidR="000E7E7C">
        <w:t xml:space="preserve">, </w:t>
      </w:r>
      <w:r w:rsidR="000E7E7C">
        <w:t>nama kategori, alias (sebutan)</w:t>
      </w:r>
      <w:r w:rsidR="000E7E7C">
        <w:t xml:space="preserve"> dan </w:t>
      </w:r>
      <w:r w:rsidR="000E7E7C">
        <w:t>menu untuk edit dan hapus.</w:t>
      </w:r>
    </w:p>
    <w:p w14:paraId="7BF77B8B" w14:textId="22658717" w:rsidR="00085FEF" w:rsidRDefault="000E7E7C" w:rsidP="00085FEF">
      <w:pPr>
        <w:pStyle w:val="ListParagraph"/>
        <w:keepNext/>
        <w:tabs>
          <w:tab w:val="left" w:pos="1800"/>
          <w:tab w:val="left" w:pos="2700"/>
        </w:tabs>
        <w:spacing w:line="360" w:lineRule="auto"/>
        <w:ind w:left="2160"/>
        <w:jc w:val="both"/>
      </w:pPr>
      <w:r>
        <w:rPr>
          <w:noProof/>
        </w:rPr>
        <w:drawing>
          <wp:inline distT="0" distB="0" distL="0" distR="0" wp14:anchorId="2BFC3747" wp14:editId="07760145">
            <wp:extent cx="3857745" cy="27432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091ADA80" w14:textId="274864A3" w:rsidR="00085FEF" w:rsidRDefault="00085FEF" w:rsidP="00085FEF">
      <w:pPr>
        <w:pStyle w:val="Caption"/>
        <w:ind w:left="720" w:firstLine="720"/>
        <w:jc w:val="center"/>
        <w:rPr>
          <w:b/>
          <w:bCs/>
        </w:rPr>
      </w:pPr>
      <w:r>
        <w:t xml:space="preserve">Gambar </w:t>
      </w:r>
      <w:r>
        <w:fldChar w:fldCharType="begin"/>
      </w:r>
      <w:r>
        <w:instrText xml:space="preserve"> SEQ Gambar \* ARABIC </w:instrText>
      </w:r>
      <w:r>
        <w:fldChar w:fldCharType="separate"/>
      </w:r>
      <w:r w:rsidR="00224928">
        <w:rPr>
          <w:noProof/>
        </w:rPr>
        <w:t>8</w:t>
      </w:r>
      <w:r>
        <w:fldChar w:fldCharType="end"/>
      </w:r>
      <w:r w:rsidRPr="00085FEF">
        <w:t xml:space="preserve"> </w:t>
      </w:r>
      <w:r>
        <w:t xml:space="preserve">Desain Halaman Admin </w:t>
      </w:r>
      <w:r>
        <w:t>Menu Kategori</w:t>
      </w:r>
    </w:p>
    <w:p w14:paraId="51DDD479" w14:textId="6A0C1504"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Berita </w:t>
      </w:r>
    </w:p>
    <w:p w14:paraId="6C8F2885" w14:textId="43B46FF5" w:rsidR="000E7E7C" w:rsidRDefault="000E7E7C" w:rsidP="000E7E7C">
      <w:pPr>
        <w:pStyle w:val="ListParagraph"/>
        <w:tabs>
          <w:tab w:val="left" w:pos="1800"/>
          <w:tab w:val="left" w:pos="2700"/>
        </w:tabs>
        <w:spacing w:line="360" w:lineRule="auto"/>
        <w:ind w:left="2700"/>
        <w:jc w:val="both"/>
        <w:rPr>
          <w:b/>
          <w:bCs/>
        </w:rPr>
      </w:pPr>
      <w:r>
        <w:tab/>
      </w:r>
      <w:r>
        <w:tab/>
      </w:r>
      <w:r>
        <w:t xml:space="preserve">Pada tampilan halaman menu </w:t>
      </w:r>
      <w:r>
        <w:t>berita</w:t>
      </w:r>
      <w:r>
        <w:t xml:space="preserve"> terdapat </w:t>
      </w:r>
      <w:r>
        <w:rPr>
          <w:i/>
          <w:iCs/>
        </w:rPr>
        <w:t xml:space="preserve">form </w:t>
      </w:r>
      <w:r>
        <w:t xml:space="preserve">data untuk </w:t>
      </w:r>
      <w:r>
        <w:t>tambah berita</w:t>
      </w:r>
      <w:r>
        <w:t xml:space="preserve">, dimana dalam </w:t>
      </w:r>
      <w:r>
        <w:rPr>
          <w:i/>
          <w:iCs/>
        </w:rPr>
        <w:t>form</w:t>
      </w:r>
      <w:r>
        <w:t xml:space="preserve"> tersebut terdapat </w:t>
      </w:r>
      <w:r>
        <w:t xml:space="preserve">judul, </w:t>
      </w:r>
      <w:r>
        <w:rPr>
          <w:i/>
          <w:iCs/>
        </w:rPr>
        <w:t xml:space="preserve">dropdown </w:t>
      </w:r>
      <w:r>
        <w:t xml:space="preserve">kategori </w:t>
      </w:r>
      <w:r>
        <w:t xml:space="preserve">, </w:t>
      </w:r>
      <w:r>
        <w:t>isi berita</w:t>
      </w:r>
      <w:r>
        <w:t xml:space="preserve">, </w:t>
      </w:r>
      <w:r>
        <w:rPr>
          <w:i/>
          <w:iCs/>
        </w:rPr>
        <w:t xml:space="preserve">browse </w:t>
      </w:r>
      <w:r>
        <w:t xml:space="preserve">untuk gambar, teks, </w:t>
      </w:r>
      <w:r>
        <w:rPr>
          <w:i/>
          <w:iCs/>
        </w:rPr>
        <w:t xml:space="preserve">dropdown </w:t>
      </w:r>
      <w:r>
        <w:t>terbitkan,</w:t>
      </w:r>
      <w:r>
        <w:t xml:space="preserve"> serta terdapat text field tambah untuk menyimpan data yang telah terisi. Bagian bawah terdapat tabel berisi data dari daftar </w:t>
      </w:r>
      <w:r>
        <w:t>berita</w:t>
      </w:r>
      <w:r>
        <w:t xml:space="preserve"> yang telah terdaftar, tabel tersebut mempunyai kolom ID, </w:t>
      </w:r>
      <w:r w:rsidR="00941BC9">
        <w:t>judul</w:t>
      </w:r>
      <w:r>
        <w:t xml:space="preserve">, </w:t>
      </w:r>
      <w:r w:rsidR="00941BC9">
        <w:t>kategori, tanggal,</w:t>
      </w:r>
      <w:r>
        <w:t xml:space="preserve"> dan menu untuk edit dan hapus.</w:t>
      </w:r>
    </w:p>
    <w:p w14:paraId="00D133F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08B5CE60" wp14:editId="34AF334D">
            <wp:extent cx="3857745" cy="2743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719496B" w14:textId="06243D5E" w:rsidR="00085FEF" w:rsidRDefault="00085FEF" w:rsidP="00085FEF">
      <w:pPr>
        <w:pStyle w:val="Caption"/>
        <w:ind w:left="720" w:firstLine="720"/>
        <w:jc w:val="center"/>
        <w:rPr>
          <w:b/>
          <w:bCs/>
        </w:rPr>
      </w:pPr>
      <w:r>
        <w:t xml:space="preserve">Gambar </w:t>
      </w:r>
      <w:r>
        <w:fldChar w:fldCharType="begin"/>
      </w:r>
      <w:r>
        <w:instrText xml:space="preserve"> SEQ Gambar \* ARABIC </w:instrText>
      </w:r>
      <w:r>
        <w:fldChar w:fldCharType="separate"/>
      </w:r>
      <w:r w:rsidR="00224928">
        <w:rPr>
          <w:noProof/>
        </w:rPr>
        <w:t>9</w:t>
      </w:r>
      <w:r>
        <w:fldChar w:fldCharType="end"/>
      </w:r>
      <w:r w:rsidRPr="00085FEF">
        <w:t xml:space="preserve"> </w:t>
      </w:r>
      <w:r>
        <w:t xml:space="preserve">Desain Halaman Admin </w:t>
      </w:r>
      <w:r>
        <w:t>Menu Berita</w:t>
      </w:r>
    </w:p>
    <w:p w14:paraId="7D7F1D78" w14:textId="0467E168" w:rsidR="00BD7E02" w:rsidRDefault="00085FEF" w:rsidP="005F75A1">
      <w:pPr>
        <w:pStyle w:val="ListParagraph"/>
        <w:numPr>
          <w:ilvl w:val="0"/>
          <w:numId w:val="37"/>
        </w:numPr>
        <w:tabs>
          <w:tab w:val="left" w:pos="1800"/>
          <w:tab w:val="left" w:pos="2700"/>
        </w:tabs>
        <w:spacing w:line="360" w:lineRule="auto"/>
        <w:jc w:val="both"/>
        <w:rPr>
          <w:b/>
          <w:bCs/>
        </w:rPr>
      </w:pPr>
      <w:r>
        <w:rPr>
          <w:b/>
          <w:bCs/>
        </w:rPr>
        <w:t>Desain Halaman Admin Menu</w:t>
      </w:r>
      <w:r>
        <w:rPr>
          <w:b/>
          <w:bCs/>
        </w:rPr>
        <w:t xml:space="preserve"> Konfigurasi</w:t>
      </w:r>
    </w:p>
    <w:p w14:paraId="31A69CAE" w14:textId="314FD744" w:rsidR="00941BC9" w:rsidRDefault="00941BC9" w:rsidP="00941BC9">
      <w:pPr>
        <w:pStyle w:val="ListParagraph"/>
        <w:tabs>
          <w:tab w:val="left" w:pos="1800"/>
          <w:tab w:val="left" w:pos="2700"/>
        </w:tabs>
        <w:spacing w:line="360" w:lineRule="auto"/>
        <w:ind w:left="2700"/>
        <w:jc w:val="both"/>
        <w:rPr>
          <w:b/>
          <w:bCs/>
        </w:rPr>
      </w:pPr>
      <w:r>
        <w:tab/>
      </w:r>
      <w:r>
        <w:tab/>
      </w:r>
      <w:r>
        <w:t xml:space="preserve">Pada tampilan halaman menu </w:t>
      </w:r>
      <w:r>
        <w:t>konfigurasi</w:t>
      </w:r>
      <w:r>
        <w:t xml:space="preserve"> terdapat </w:t>
      </w:r>
      <w:r>
        <w:rPr>
          <w:i/>
          <w:iCs/>
        </w:rPr>
        <w:t xml:space="preserve">form </w:t>
      </w:r>
      <w:r>
        <w:t xml:space="preserve">data, dimana dalam </w:t>
      </w:r>
      <w:r>
        <w:rPr>
          <w:i/>
          <w:iCs/>
        </w:rPr>
        <w:t>form</w:t>
      </w:r>
      <w:r>
        <w:t xml:space="preserve"> tersebut terdapat</w:t>
      </w:r>
      <w:r>
        <w:t xml:space="preserve"> nama, tax, isi, dan link, serta </w:t>
      </w:r>
      <w:r>
        <w:t>terdapat text field tambah untuk menyimpan data yang telah terisi</w:t>
      </w:r>
      <w:r>
        <w:t xml:space="preserve">. Terdapat juga menu </w:t>
      </w:r>
      <w:r>
        <w:rPr>
          <w:i/>
          <w:iCs/>
        </w:rPr>
        <w:t>browse</w:t>
      </w:r>
      <w:r>
        <w:t xml:space="preserve"> untuk mengunggah</w:t>
      </w:r>
      <w:r>
        <w:t xml:space="preserve"> </w:t>
      </w:r>
      <w:r>
        <w:t>logo situs, icon situs</w:t>
      </w:r>
      <w:r>
        <w:t xml:space="preserve">. Bagian bawah terdapat tabel berisi data dari daftar </w:t>
      </w:r>
      <w:r>
        <w:t>konfigurasi</w:t>
      </w:r>
      <w:r>
        <w:t xml:space="preserve"> yang telah terdaftar, tabel tersebut mempunyai kolom </w:t>
      </w:r>
      <w:r>
        <w:t>nama, tax, isi, dan link</w:t>
      </w:r>
      <w:r>
        <w:t>.</w:t>
      </w:r>
    </w:p>
    <w:p w14:paraId="203EFB3F" w14:textId="77777777" w:rsidR="00941BC9" w:rsidRDefault="00941BC9" w:rsidP="00941BC9">
      <w:pPr>
        <w:pStyle w:val="ListParagraph"/>
        <w:tabs>
          <w:tab w:val="left" w:pos="1800"/>
          <w:tab w:val="left" w:pos="2700"/>
        </w:tabs>
        <w:spacing w:line="360" w:lineRule="auto"/>
        <w:ind w:left="2700"/>
        <w:jc w:val="both"/>
        <w:rPr>
          <w:b/>
          <w:bCs/>
        </w:rPr>
      </w:pPr>
    </w:p>
    <w:p w14:paraId="7DA86125"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CD8CF7C" wp14:editId="7997308D">
            <wp:extent cx="3857745" cy="2743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66359759" w14:textId="59265C07" w:rsidR="00085FEF" w:rsidRDefault="00085FEF" w:rsidP="00085FEF">
      <w:pPr>
        <w:pStyle w:val="Caption"/>
        <w:ind w:left="720" w:firstLine="720"/>
        <w:jc w:val="center"/>
      </w:pPr>
      <w:r>
        <w:t xml:space="preserve">Gambar </w:t>
      </w:r>
      <w:r>
        <w:fldChar w:fldCharType="begin"/>
      </w:r>
      <w:r>
        <w:instrText xml:space="preserve"> SEQ Gambar \* ARABIC </w:instrText>
      </w:r>
      <w:r>
        <w:fldChar w:fldCharType="separate"/>
      </w:r>
      <w:r w:rsidR="00224928">
        <w:rPr>
          <w:noProof/>
        </w:rPr>
        <w:t>10</w:t>
      </w:r>
      <w:r>
        <w:fldChar w:fldCharType="end"/>
      </w:r>
      <w:r w:rsidRPr="00085FEF">
        <w:t xml:space="preserve"> </w:t>
      </w:r>
      <w:r>
        <w:t xml:space="preserve">Desain Halaman Admin </w:t>
      </w:r>
      <w:r>
        <w:t>Konfigurasi</w:t>
      </w:r>
    </w:p>
    <w:p w14:paraId="707B3643" w14:textId="77777777" w:rsidR="00941BC9" w:rsidRPr="00941BC9" w:rsidRDefault="00941BC9" w:rsidP="00941BC9"/>
    <w:p w14:paraId="1902A6A9" w14:textId="41DD8B3F" w:rsidR="00085FEF" w:rsidRPr="00941BC9" w:rsidRDefault="00085FEF" w:rsidP="005F75A1">
      <w:pPr>
        <w:pStyle w:val="ListParagraph"/>
        <w:numPr>
          <w:ilvl w:val="0"/>
          <w:numId w:val="37"/>
        </w:numPr>
        <w:tabs>
          <w:tab w:val="left" w:pos="1800"/>
          <w:tab w:val="left" w:pos="2700"/>
        </w:tabs>
        <w:spacing w:line="360" w:lineRule="auto"/>
        <w:jc w:val="both"/>
        <w:rPr>
          <w:b/>
          <w:bCs/>
        </w:rPr>
      </w:pPr>
      <w:r>
        <w:rPr>
          <w:b/>
          <w:bCs/>
        </w:rPr>
        <w:lastRenderedPageBreak/>
        <w:t>Desain Halaman Admin Menu</w:t>
      </w:r>
      <w:r>
        <w:rPr>
          <w:b/>
          <w:bCs/>
        </w:rPr>
        <w:t xml:space="preserve"> </w:t>
      </w:r>
      <w:r w:rsidRPr="00E95801">
        <w:rPr>
          <w:b/>
          <w:bCs/>
          <w:i/>
          <w:iCs/>
        </w:rPr>
        <w:t>User</w:t>
      </w:r>
    </w:p>
    <w:p w14:paraId="6B33C0BB" w14:textId="48191673" w:rsidR="00941BC9" w:rsidRDefault="00941BC9" w:rsidP="00941BC9">
      <w:pPr>
        <w:pStyle w:val="ListParagraph"/>
        <w:tabs>
          <w:tab w:val="left" w:pos="1800"/>
          <w:tab w:val="left" w:pos="2700"/>
        </w:tabs>
        <w:spacing w:line="360" w:lineRule="auto"/>
        <w:ind w:left="2700"/>
        <w:jc w:val="both"/>
        <w:rPr>
          <w:b/>
          <w:bCs/>
        </w:rPr>
      </w:pPr>
      <w:r>
        <w:tab/>
      </w:r>
      <w:r>
        <w:tab/>
      </w:r>
      <w:bookmarkStart w:id="3" w:name="_Hlk137457811"/>
      <w:r>
        <w:t xml:space="preserve">Pada tampilan halaman menu </w:t>
      </w:r>
      <w:r>
        <w:rPr>
          <w:i/>
          <w:iCs/>
        </w:rPr>
        <w:t>user</w:t>
      </w:r>
      <w:r>
        <w:t xml:space="preserve"> terdapat </w:t>
      </w:r>
      <w:r>
        <w:rPr>
          <w:i/>
          <w:iCs/>
        </w:rPr>
        <w:t xml:space="preserve">form </w:t>
      </w:r>
      <w:r>
        <w:t xml:space="preserve">data untuk tambah </w:t>
      </w:r>
      <w:r>
        <w:rPr>
          <w:i/>
          <w:iCs/>
        </w:rPr>
        <w:t xml:space="preserve">user </w:t>
      </w:r>
      <w:r>
        <w:t>admin</w:t>
      </w:r>
      <w:r>
        <w:t xml:space="preserve">, dimana dalam </w:t>
      </w:r>
      <w:r>
        <w:rPr>
          <w:i/>
          <w:iCs/>
        </w:rPr>
        <w:t>form</w:t>
      </w:r>
      <w:r>
        <w:t xml:space="preserve"> tersebut terdapat </w:t>
      </w:r>
      <w:r>
        <w:t xml:space="preserve">nama </w:t>
      </w:r>
      <w:r>
        <w:rPr>
          <w:i/>
          <w:iCs/>
        </w:rPr>
        <w:t>user</w:t>
      </w:r>
      <w:r>
        <w:t xml:space="preserve">, </w:t>
      </w:r>
      <w:r>
        <w:rPr>
          <w:i/>
          <w:iCs/>
        </w:rPr>
        <w:t xml:space="preserve">username, </w:t>
      </w:r>
      <w:r w:rsidR="00BA499F">
        <w:rPr>
          <w:i/>
          <w:iCs/>
        </w:rPr>
        <w:t xml:space="preserve">password, </w:t>
      </w:r>
      <w:r w:rsidR="00BA499F">
        <w:t>email</w:t>
      </w:r>
      <w:r>
        <w:t xml:space="preserve">, serta terdapat text field tambah untuk menyimpan data yang telah terisi. Bagian bawah terdapat tabel berisi data dari daftar </w:t>
      </w:r>
      <w:r w:rsidR="00BA499F">
        <w:rPr>
          <w:i/>
          <w:iCs/>
        </w:rPr>
        <w:t>user</w:t>
      </w:r>
      <w:r>
        <w:t xml:space="preserve"> yang telah terdaftar, tabel tersebut mempunyai kolom ID, </w:t>
      </w:r>
      <w:r w:rsidR="00BA499F">
        <w:rPr>
          <w:i/>
          <w:iCs/>
        </w:rPr>
        <w:t xml:space="preserve">username, </w:t>
      </w:r>
      <w:r w:rsidR="00BA499F">
        <w:t>nama, email</w:t>
      </w:r>
      <w:r>
        <w:t>, dan menu untuk edit dan hapus</w:t>
      </w:r>
      <w:bookmarkEnd w:id="3"/>
      <w:r w:rsidR="00BA499F">
        <w:t>.</w:t>
      </w:r>
    </w:p>
    <w:p w14:paraId="0FA180AF"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4A6335FA" wp14:editId="62F28EA9">
            <wp:extent cx="3857745" cy="27432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666A283" w14:textId="6D6B0F63" w:rsidR="00085FEF" w:rsidRDefault="00085FEF" w:rsidP="00085FEF">
      <w:pPr>
        <w:pStyle w:val="Caption"/>
        <w:ind w:left="360" w:firstLine="720"/>
        <w:jc w:val="center"/>
      </w:pPr>
      <w:r>
        <w:t xml:space="preserve">Gambar </w:t>
      </w:r>
      <w:r>
        <w:fldChar w:fldCharType="begin"/>
      </w:r>
      <w:r>
        <w:instrText xml:space="preserve"> SEQ Gambar \* ARABIC </w:instrText>
      </w:r>
      <w:r>
        <w:fldChar w:fldCharType="separate"/>
      </w:r>
      <w:r w:rsidR="00224928">
        <w:rPr>
          <w:noProof/>
        </w:rPr>
        <w:t>11</w:t>
      </w:r>
      <w:r>
        <w:fldChar w:fldCharType="end"/>
      </w:r>
      <w:r w:rsidRPr="00085FEF">
        <w:t xml:space="preserve"> </w:t>
      </w:r>
      <w:r>
        <w:t xml:space="preserve">Desain Halaman Admin </w:t>
      </w:r>
      <w:r>
        <w:t>Menu User</w:t>
      </w:r>
    </w:p>
    <w:p w14:paraId="7CAB4239" w14:textId="5A3BC95B" w:rsidR="00085FEF" w:rsidRDefault="00085FEF" w:rsidP="00612E0F">
      <w:pPr>
        <w:pStyle w:val="ListParagraph"/>
        <w:numPr>
          <w:ilvl w:val="0"/>
          <w:numId w:val="37"/>
        </w:numPr>
        <w:spacing w:line="360" w:lineRule="auto"/>
        <w:rPr>
          <w:b/>
          <w:bCs/>
        </w:rPr>
      </w:pPr>
      <w:r>
        <w:rPr>
          <w:b/>
          <w:bCs/>
        </w:rPr>
        <w:t xml:space="preserve">Desain Halaman </w:t>
      </w:r>
      <w:r w:rsidR="00E95801" w:rsidRPr="00E95801">
        <w:rPr>
          <w:b/>
          <w:bCs/>
          <w:i/>
          <w:iCs/>
        </w:rPr>
        <w:t>Home</w:t>
      </w:r>
      <w:r w:rsidR="00E95801">
        <w:rPr>
          <w:b/>
          <w:bCs/>
        </w:rPr>
        <w:t xml:space="preserve"> </w:t>
      </w:r>
      <w:r>
        <w:rPr>
          <w:b/>
          <w:bCs/>
        </w:rPr>
        <w:t>Pengunjung</w:t>
      </w:r>
    </w:p>
    <w:p w14:paraId="42A87E4D" w14:textId="4CB00C91" w:rsidR="00BA499F" w:rsidRDefault="00BA499F" w:rsidP="00612E0F">
      <w:pPr>
        <w:pStyle w:val="ListParagraph"/>
        <w:spacing w:line="360" w:lineRule="auto"/>
        <w:ind w:left="2880" w:firstLine="720"/>
        <w:jc w:val="both"/>
        <w:rPr>
          <w:b/>
          <w:bCs/>
        </w:rPr>
      </w:pPr>
      <w:r>
        <w:t xml:space="preserve">Pada tampilan halaman menu </w:t>
      </w:r>
      <w:r>
        <w:rPr>
          <w:i/>
          <w:iCs/>
        </w:rPr>
        <w:t xml:space="preserve">home </w:t>
      </w:r>
      <w:r>
        <w:t>yang sekaligus pada edukasi</w:t>
      </w:r>
      <w:r>
        <w:t xml:space="preserve"> terdapat </w:t>
      </w:r>
      <w:r>
        <w:t>informasi yang disampaikan untuk pengunjung website</w:t>
      </w:r>
      <w:r>
        <w:t>.</w:t>
      </w:r>
      <w:r w:rsidR="002D3169">
        <w:t xml:space="preserve"> Pada navbar terdapat logo, edukasi, berita, kuis, serta menu pencarian. Terdapat juga informasi yang ditampilkan dalam bentuk card.</w:t>
      </w:r>
      <w:r>
        <w:tab/>
      </w:r>
    </w:p>
    <w:p w14:paraId="7506DE40" w14:textId="77777777" w:rsidR="00BA499F" w:rsidRDefault="00BA499F" w:rsidP="00BA499F">
      <w:pPr>
        <w:pStyle w:val="ListParagraph"/>
        <w:ind w:left="2880"/>
        <w:rPr>
          <w:b/>
          <w:bCs/>
        </w:rPr>
      </w:pPr>
    </w:p>
    <w:p w14:paraId="1D548D49" w14:textId="72FA8937" w:rsidR="00E95801" w:rsidRDefault="005E41D7" w:rsidP="00E95801">
      <w:pPr>
        <w:pStyle w:val="ListParagraph"/>
        <w:keepNext/>
        <w:ind w:left="2160"/>
      </w:pPr>
      <w:r>
        <w:rPr>
          <w:noProof/>
        </w:rPr>
        <w:lastRenderedPageBreak/>
        <w:drawing>
          <wp:inline distT="0" distB="0" distL="0" distR="0" wp14:anchorId="106F0775" wp14:editId="4A0471E1">
            <wp:extent cx="3857745"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084D9CA" w14:textId="61E4B7F7" w:rsidR="00E95801" w:rsidRPr="00E95801" w:rsidRDefault="00E95801" w:rsidP="00E95801">
      <w:pPr>
        <w:pStyle w:val="Caption"/>
        <w:ind w:left="720" w:firstLine="720"/>
        <w:jc w:val="center"/>
        <w:rPr>
          <w:b/>
          <w:bCs/>
          <w:i w:val="0"/>
          <w:iCs w:val="0"/>
        </w:rPr>
      </w:pPr>
      <w:r>
        <w:t xml:space="preserve">Gambar </w:t>
      </w:r>
      <w:r>
        <w:fldChar w:fldCharType="begin"/>
      </w:r>
      <w:r>
        <w:instrText xml:space="preserve"> SEQ Gambar \* ARABIC </w:instrText>
      </w:r>
      <w:r>
        <w:fldChar w:fldCharType="separate"/>
      </w:r>
      <w:r w:rsidR="00224928">
        <w:rPr>
          <w:noProof/>
        </w:rPr>
        <w:t>12</w:t>
      </w:r>
      <w:r>
        <w:fldChar w:fldCharType="end"/>
      </w:r>
      <w:r>
        <w:t xml:space="preserve"> Desain Halaman Home Pengunjung</w:t>
      </w:r>
    </w:p>
    <w:p w14:paraId="33DC29E8" w14:textId="34E3BBD1" w:rsidR="00E95801" w:rsidRDefault="00E95801" w:rsidP="00612E0F">
      <w:pPr>
        <w:pStyle w:val="ListParagraph"/>
        <w:numPr>
          <w:ilvl w:val="0"/>
          <w:numId w:val="37"/>
        </w:numPr>
        <w:spacing w:line="360" w:lineRule="auto"/>
        <w:rPr>
          <w:b/>
          <w:bCs/>
        </w:rPr>
      </w:pPr>
      <w:r>
        <w:rPr>
          <w:b/>
          <w:bCs/>
        </w:rPr>
        <w:t>Desain Halaman Berita Pengunjung</w:t>
      </w:r>
    </w:p>
    <w:p w14:paraId="1FA92183" w14:textId="4EA7EC42" w:rsidR="00612E0F" w:rsidRPr="00612E0F" w:rsidRDefault="00612E0F" w:rsidP="00612E0F">
      <w:pPr>
        <w:pStyle w:val="ListParagraph"/>
        <w:spacing w:line="360" w:lineRule="auto"/>
        <w:ind w:left="2880" w:firstLine="720"/>
        <w:jc w:val="both"/>
        <w:rPr>
          <w:b/>
          <w:bCs/>
        </w:rPr>
      </w:pPr>
      <w:r>
        <w:t xml:space="preserve">Pada tampilan halaman menu </w:t>
      </w:r>
      <w:r>
        <w:t>berita</w:t>
      </w:r>
      <w:r>
        <w:t xml:space="preserve"> terdapat </w:t>
      </w:r>
      <w:r>
        <w:t xml:space="preserve">kumpulan berbagai berita. Tampilan yang disediakan berupa </w:t>
      </w:r>
      <w:r>
        <w:rPr>
          <w:i/>
          <w:iCs/>
        </w:rPr>
        <w:t xml:space="preserve">card. Card </w:t>
      </w:r>
      <w:r>
        <w:t xml:space="preserve">tersebut berisi </w:t>
      </w:r>
      <w:r>
        <w:rPr>
          <w:i/>
          <w:iCs/>
        </w:rPr>
        <w:t xml:space="preserve">highlight </w:t>
      </w:r>
      <w:r>
        <w:t>berita.</w:t>
      </w:r>
    </w:p>
    <w:p w14:paraId="6D238424" w14:textId="77777777" w:rsidR="005E41D7" w:rsidRDefault="005E41D7" w:rsidP="005E41D7">
      <w:pPr>
        <w:pStyle w:val="ListParagraph"/>
        <w:keepNext/>
        <w:ind w:left="2160"/>
      </w:pPr>
      <w:r>
        <w:rPr>
          <w:b/>
          <w:bCs/>
          <w:noProof/>
        </w:rPr>
        <w:drawing>
          <wp:inline distT="0" distB="0" distL="0" distR="0" wp14:anchorId="1FCE715B" wp14:editId="7F0D4E11">
            <wp:extent cx="3857745" cy="2743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ED3B0C1" w14:textId="3EA1978A" w:rsidR="00E95801" w:rsidRDefault="005E41D7" w:rsidP="005E41D7">
      <w:pPr>
        <w:pStyle w:val="Caption"/>
        <w:ind w:left="720" w:firstLine="720"/>
        <w:jc w:val="center"/>
      </w:pPr>
      <w:r>
        <w:t xml:space="preserve">Gambar </w:t>
      </w:r>
      <w:r>
        <w:fldChar w:fldCharType="begin"/>
      </w:r>
      <w:r>
        <w:instrText xml:space="preserve"> SEQ Gambar \* ARABIC </w:instrText>
      </w:r>
      <w:r>
        <w:fldChar w:fldCharType="separate"/>
      </w:r>
      <w:r w:rsidR="00224928">
        <w:rPr>
          <w:noProof/>
        </w:rPr>
        <w:t>13</w:t>
      </w:r>
      <w:r>
        <w:fldChar w:fldCharType="end"/>
      </w:r>
      <w:r>
        <w:t xml:space="preserve"> Desain Halaman Berita Pengunjung</w:t>
      </w:r>
    </w:p>
    <w:p w14:paraId="38D51E4D" w14:textId="1B1F8249" w:rsidR="004F2615" w:rsidRDefault="004F2615" w:rsidP="00612E0F">
      <w:pPr>
        <w:pStyle w:val="ListParagraph"/>
        <w:numPr>
          <w:ilvl w:val="0"/>
          <w:numId w:val="37"/>
        </w:numPr>
        <w:spacing w:line="360" w:lineRule="auto"/>
        <w:rPr>
          <w:b/>
          <w:bCs/>
        </w:rPr>
      </w:pPr>
      <w:r>
        <w:rPr>
          <w:b/>
          <w:bCs/>
        </w:rPr>
        <w:t xml:space="preserve">Desain Halaman </w:t>
      </w:r>
      <w:r>
        <w:rPr>
          <w:b/>
          <w:bCs/>
          <w:i/>
          <w:iCs/>
        </w:rPr>
        <w:t xml:space="preserve">Home </w:t>
      </w:r>
      <w:r>
        <w:rPr>
          <w:b/>
          <w:bCs/>
        </w:rPr>
        <w:t xml:space="preserve">Berita </w:t>
      </w:r>
    </w:p>
    <w:p w14:paraId="1643A75A" w14:textId="3EE9E2AF" w:rsidR="00612E0F" w:rsidRPr="00612E0F" w:rsidRDefault="00612E0F" w:rsidP="00612E0F">
      <w:pPr>
        <w:pStyle w:val="ListParagraph"/>
        <w:spacing w:line="360" w:lineRule="auto"/>
        <w:ind w:left="2880"/>
        <w:jc w:val="both"/>
        <w:rPr>
          <w:b/>
          <w:bCs/>
        </w:rPr>
      </w:pPr>
      <w:r>
        <w:t xml:space="preserve">Pada tampilan halaman </w:t>
      </w:r>
      <w:r>
        <w:rPr>
          <w:i/>
          <w:iCs/>
        </w:rPr>
        <w:t>home</w:t>
      </w:r>
      <w:r>
        <w:t xml:space="preserve"> berita terdapat </w:t>
      </w:r>
      <w:r>
        <w:t xml:space="preserve">informasi berita yang disajikan secara lengkap </w:t>
      </w:r>
      <w:r>
        <w:t xml:space="preserve">berita. </w:t>
      </w:r>
    </w:p>
    <w:p w14:paraId="22D5E9FC" w14:textId="77777777" w:rsidR="00612E0F" w:rsidRDefault="00612E0F" w:rsidP="00612E0F">
      <w:pPr>
        <w:pStyle w:val="ListParagraph"/>
        <w:spacing w:line="360" w:lineRule="auto"/>
        <w:ind w:left="2160"/>
        <w:rPr>
          <w:b/>
          <w:bCs/>
        </w:rPr>
      </w:pPr>
    </w:p>
    <w:p w14:paraId="54B319D7" w14:textId="77777777" w:rsidR="004F2615" w:rsidRDefault="004F2615" w:rsidP="004F2615">
      <w:pPr>
        <w:pStyle w:val="ListParagraph"/>
        <w:keepNext/>
        <w:ind w:left="2160"/>
      </w:pPr>
      <w:r>
        <w:rPr>
          <w:b/>
          <w:bCs/>
          <w:noProof/>
        </w:rPr>
        <w:lastRenderedPageBreak/>
        <w:drawing>
          <wp:inline distT="0" distB="0" distL="0" distR="0" wp14:anchorId="29D5EFEF" wp14:editId="018C054E">
            <wp:extent cx="3857745" cy="2743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8FAD9BD" w14:textId="6C4E53B2" w:rsidR="004F2615" w:rsidRPr="004F2615" w:rsidRDefault="004F2615" w:rsidP="004F2615">
      <w:pPr>
        <w:pStyle w:val="Caption"/>
        <w:ind w:left="720" w:firstLine="720"/>
        <w:jc w:val="center"/>
        <w:rPr>
          <w:b/>
          <w:bCs/>
        </w:rPr>
      </w:pPr>
      <w:r>
        <w:t xml:space="preserve">Gambar </w:t>
      </w:r>
      <w:r>
        <w:fldChar w:fldCharType="begin"/>
      </w:r>
      <w:r>
        <w:instrText xml:space="preserve"> SEQ Gambar \* ARABIC </w:instrText>
      </w:r>
      <w:r>
        <w:fldChar w:fldCharType="separate"/>
      </w:r>
      <w:r w:rsidR="00224928">
        <w:rPr>
          <w:noProof/>
        </w:rPr>
        <w:t>14</w:t>
      </w:r>
      <w:r>
        <w:fldChar w:fldCharType="end"/>
      </w:r>
      <w:r>
        <w:t xml:space="preserve"> Desain Halaman Home Berita</w:t>
      </w:r>
    </w:p>
    <w:p w14:paraId="59A82F5F" w14:textId="73133EE5" w:rsidR="00E95801" w:rsidRDefault="00E95801" w:rsidP="00612E0F">
      <w:pPr>
        <w:pStyle w:val="ListParagraph"/>
        <w:numPr>
          <w:ilvl w:val="0"/>
          <w:numId w:val="37"/>
        </w:numPr>
        <w:spacing w:line="360" w:lineRule="auto"/>
        <w:rPr>
          <w:b/>
          <w:bCs/>
        </w:rPr>
      </w:pPr>
      <w:r>
        <w:rPr>
          <w:b/>
          <w:bCs/>
        </w:rPr>
        <w:t xml:space="preserve">Desain Halaman </w:t>
      </w:r>
      <w:r w:rsidRPr="00E95801">
        <w:rPr>
          <w:b/>
          <w:bCs/>
          <w:i/>
          <w:iCs/>
        </w:rPr>
        <w:t>Home</w:t>
      </w:r>
      <w:r>
        <w:rPr>
          <w:b/>
          <w:bCs/>
        </w:rPr>
        <w:t xml:space="preserve"> Kuis Pengunjung</w:t>
      </w:r>
    </w:p>
    <w:p w14:paraId="4460CC14" w14:textId="72204C71" w:rsidR="00612E0F" w:rsidRDefault="00612E0F" w:rsidP="00612E0F">
      <w:pPr>
        <w:pStyle w:val="ListParagraph"/>
        <w:spacing w:line="360" w:lineRule="auto"/>
        <w:ind w:left="2880" w:firstLine="720"/>
        <w:rPr>
          <w:b/>
          <w:bCs/>
        </w:rPr>
      </w:pPr>
      <w:r>
        <w:t xml:space="preserve">Pada tampilan halaman </w:t>
      </w:r>
      <w:r>
        <w:rPr>
          <w:i/>
          <w:iCs/>
        </w:rPr>
        <w:t>home</w:t>
      </w:r>
      <w:r>
        <w:t xml:space="preserve"> </w:t>
      </w:r>
      <w:r>
        <w:t>kuis</w:t>
      </w:r>
      <w:r>
        <w:t xml:space="preserve"> terdapat </w:t>
      </w:r>
      <w:r>
        <w:t>beberapa kuis yang disediakan dalam bentuk pilihan.</w:t>
      </w:r>
    </w:p>
    <w:p w14:paraId="6155302E" w14:textId="77777777" w:rsidR="005E41D7" w:rsidRDefault="005E41D7" w:rsidP="005E41D7">
      <w:pPr>
        <w:pStyle w:val="ListParagraph"/>
        <w:keepNext/>
        <w:ind w:left="2160"/>
      </w:pPr>
      <w:r>
        <w:rPr>
          <w:b/>
          <w:bCs/>
          <w:noProof/>
        </w:rPr>
        <w:drawing>
          <wp:inline distT="0" distB="0" distL="0" distR="0" wp14:anchorId="39BD8C4C" wp14:editId="04DAF68A">
            <wp:extent cx="3857745" cy="27432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0FB6C9A" w14:textId="70628D4B" w:rsidR="005E41D7" w:rsidRDefault="005E41D7" w:rsidP="005E41D7">
      <w:pPr>
        <w:pStyle w:val="Caption"/>
        <w:ind w:left="720" w:firstLine="720"/>
        <w:jc w:val="center"/>
        <w:rPr>
          <w:b/>
          <w:bCs/>
        </w:rPr>
      </w:pPr>
      <w:r>
        <w:t xml:space="preserve">Gambar </w:t>
      </w:r>
      <w:r>
        <w:fldChar w:fldCharType="begin"/>
      </w:r>
      <w:r>
        <w:instrText xml:space="preserve"> SEQ Gambar \* ARABIC </w:instrText>
      </w:r>
      <w:r>
        <w:fldChar w:fldCharType="separate"/>
      </w:r>
      <w:r w:rsidR="00224928">
        <w:rPr>
          <w:noProof/>
        </w:rPr>
        <w:t>15</w:t>
      </w:r>
      <w:r>
        <w:fldChar w:fldCharType="end"/>
      </w:r>
      <w:r>
        <w:t xml:space="preserve"> Desain Halaman Home Kuis Pengunjung</w:t>
      </w:r>
    </w:p>
    <w:p w14:paraId="6C852C4B" w14:textId="5C21802A" w:rsidR="00E95801" w:rsidRDefault="00E95801" w:rsidP="00612E0F">
      <w:pPr>
        <w:pStyle w:val="ListParagraph"/>
        <w:numPr>
          <w:ilvl w:val="0"/>
          <w:numId w:val="37"/>
        </w:numPr>
        <w:spacing w:line="360" w:lineRule="auto"/>
        <w:rPr>
          <w:b/>
          <w:bCs/>
        </w:rPr>
      </w:pPr>
      <w:r>
        <w:rPr>
          <w:b/>
          <w:bCs/>
        </w:rPr>
        <w:t>Desain Halaman Kuis Pengunjung</w:t>
      </w:r>
    </w:p>
    <w:p w14:paraId="0C3EA181" w14:textId="505723B3" w:rsidR="00612E0F" w:rsidRPr="00612E0F" w:rsidRDefault="00612E0F" w:rsidP="00612E0F">
      <w:pPr>
        <w:pStyle w:val="ListParagraph"/>
        <w:spacing w:line="360" w:lineRule="auto"/>
        <w:ind w:left="2880"/>
        <w:rPr>
          <w:b/>
          <w:bCs/>
        </w:rPr>
      </w:pPr>
      <w:r>
        <w:t xml:space="preserve">Pada tampilan halaman </w:t>
      </w:r>
      <w:r>
        <w:t>kuis</w:t>
      </w:r>
      <w:r>
        <w:t xml:space="preserve"> terdapat </w:t>
      </w:r>
      <w:r>
        <w:t xml:space="preserve">teks soal dan empat pilihan jawaban. Terdapat juga tampilan </w:t>
      </w:r>
      <w:r>
        <w:rPr>
          <w:i/>
          <w:iCs/>
        </w:rPr>
        <w:t xml:space="preserve">score </w:t>
      </w:r>
      <w:r>
        <w:t xml:space="preserve">dan </w:t>
      </w:r>
      <w:r>
        <w:rPr>
          <w:i/>
          <w:iCs/>
        </w:rPr>
        <w:t xml:space="preserve">question </w:t>
      </w:r>
      <w:r>
        <w:t xml:space="preserve">yang diperoleh serta tombol </w:t>
      </w:r>
      <w:r>
        <w:rPr>
          <w:i/>
          <w:iCs/>
        </w:rPr>
        <w:t xml:space="preserve">next </w:t>
      </w:r>
      <w:r>
        <w:t>untuk melanjutkan ke kuis selanjutnya</w:t>
      </w:r>
      <w:r w:rsidR="00F724BB">
        <w:t>.</w:t>
      </w:r>
    </w:p>
    <w:p w14:paraId="142DEB64" w14:textId="77777777" w:rsidR="005E41D7" w:rsidRDefault="005E41D7" w:rsidP="005E41D7">
      <w:pPr>
        <w:pStyle w:val="ListParagraph"/>
        <w:keepNext/>
        <w:ind w:left="2160"/>
      </w:pPr>
      <w:r>
        <w:rPr>
          <w:b/>
          <w:bCs/>
          <w:noProof/>
        </w:rPr>
        <w:lastRenderedPageBreak/>
        <w:drawing>
          <wp:inline distT="0" distB="0" distL="0" distR="0" wp14:anchorId="72E99323" wp14:editId="1688DC26">
            <wp:extent cx="3857745" cy="2743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3F6A4D2" w14:textId="4D130666" w:rsidR="005E41D7" w:rsidRDefault="005E41D7" w:rsidP="005E41D7">
      <w:pPr>
        <w:pStyle w:val="Caption"/>
        <w:ind w:left="360" w:firstLine="720"/>
        <w:jc w:val="center"/>
        <w:rPr>
          <w:b/>
          <w:bCs/>
        </w:rPr>
      </w:pPr>
      <w:r>
        <w:t xml:space="preserve">Gambar </w:t>
      </w:r>
      <w:r>
        <w:fldChar w:fldCharType="begin"/>
      </w:r>
      <w:r>
        <w:instrText xml:space="preserve"> SEQ Gambar \* ARABIC </w:instrText>
      </w:r>
      <w:r>
        <w:fldChar w:fldCharType="separate"/>
      </w:r>
      <w:r w:rsidR="00224928">
        <w:rPr>
          <w:noProof/>
        </w:rPr>
        <w:t>16</w:t>
      </w:r>
      <w:r>
        <w:fldChar w:fldCharType="end"/>
      </w:r>
      <w:r>
        <w:t xml:space="preserve"> Desain Halaman Kuis Pengunjung</w:t>
      </w:r>
    </w:p>
    <w:p w14:paraId="0FF19F2B" w14:textId="77777777" w:rsidR="00E95801" w:rsidRPr="00085FEF" w:rsidRDefault="00E95801" w:rsidP="00E95801">
      <w:pPr>
        <w:pStyle w:val="ListParagraph"/>
        <w:ind w:left="2160"/>
        <w:rPr>
          <w:b/>
          <w:bCs/>
        </w:rPr>
      </w:pPr>
    </w:p>
    <w:p w14:paraId="23F0ADE2" w14:textId="42F2AC49" w:rsidR="00BA362F" w:rsidRDefault="00BA362F" w:rsidP="00BA362F">
      <w:pPr>
        <w:pStyle w:val="ListParagraph"/>
        <w:numPr>
          <w:ilvl w:val="0"/>
          <w:numId w:val="35"/>
        </w:numPr>
        <w:tabs>
          <w:tab w:val="left" w:pos="1800"/>
        </w:tabs>
        <w:spacing w:line="360" w:lineRule="auto"/>
        <w:jc w:val="both"/>
        <w:rPr>
          <w:b/>
          <w:bCs/>
        </w:rPr>
      </w:pPr>
      <w:r>
        <w:rPr>
          <w:b/>
          <w:bCs/>
        </w:rPr>
        <w:t>Pengkodean</w:t>
      </w:r>
    </w:p>
    <w:p w14:paraId="72C83E90" w14:textId="281FF959" w:rsidR="00267CAA" w:rsidRDefault="00267CAA" w:rsidP="00267CAA">
      <w:pPr>
        <w:pStyle w:val="ListParagraph"/>
        <w:tabs>
          <w:tab w:val="left" w:pos="1800"/>
        </w:tabs>
        <w:spacing w:line="360" w:lineRule="auto"/>
        <w:ind w:left="1800"/>
        <w:jc w:val="both"/>
        <w:rPr>
          <w:b/>
          <w:bCs/>
        </w:rPr>
      </w:pPr>
      <w:r>
        <w:tab/>
      </w:r>
      <w:r>
        <w:t>Pada tahap</w:t>
      </w:r>
      <w:r>
        <w:t>an</w:t>
      </w:r>
      <w:r>
        <w:t xml:space="preserve"> </w:t>
      </w:r>
      <w:r>
        <w:t>pengkodean</w:t>
      </w:r>
      <w:r>
        <w:t xml:space="preserve"> sistem</w:t>
      </w:r>
      <w:r>
        <w:t xml:space="preserve"> ini</w:t>
      </w:r>
      <w:r>
        <w:t xml:space="preserve">, peneliti memulai mengembangkan sistem kedalam bahasa pemrograman PHP </w:t>
      </w:r>
      <w:r w:rsidR="00D16052">
        <w:t>dan menyesuaikan</w:t>
      </w:r>
      <w:r>
        <w:t xml:space="preserve"> dengan desain yang telah </w:t>
      </w:r>
      <w:r w:rsidR="00D16052">
        <w:t>dibuat</w:t>
      </w:r>
      <w:r>
        <w:t xml:space="preserve"> sebelumnya</w:t>
      </w:r>
      <w:r w:rsidR="00D16052">
        <w:t>.</w:t>
      </w:r>
    </w:p>
    <w:p w14:paraId="45364632" w14:textId="65B6C6E9" w:rsidR="00002377" w:rsidRDefault="00267CAA" w:rsidP="00BA362F">
      <w:pPr>
        <w:pStyle w:val="ListParagraph"/>
        <w:numPr>
          <w:ilvl w:val="0"/>
          <w:numId w:val="35"/>
        </w:numPr>
        <w:tabs>
          <w:tab w:val="left" w:pos="1800"/>
        </w:tabs>
        <w:spacing w:line="360" w:lineRule="auto"/>
        <w:jc w:val="both"/>
        <w:rPr>
          <w:b/>
          <w:bCs/>
        </w:rPr>
      </w:pPr>
      <w:r>
        <w:rPr>
          <w:b/>
          <w:bCs/>
        </w:rPr>
        <w:t>Pengujian</w:t>
      </w:r>
    </w:p>
    <w:p w14:paraId="2FF9B5B5" w14:textId="376EDA4C" w:rsidR="00F724BB" w:rsidRDefault="00F724BB" w:rsidP="00F724BB">
      <w:pPr>
        <w:pStyle w:val="ListParagraph"/>
        <w:tabs>
          <w:tab w:val="left" w:pos="1800"/>
        </w:tabs>
        <w:spacing w:line="360" w:lineRule="auto"/>
        <w:ind w:left="1800"/>
        <w:jc w:val="both"/>
        <w:rPr>
          <w:b/>
          <w:bCs/>
        </w:rPr>
      </w:pPr>
      <w:r>
        <w:rPr>
          <w:b/>
          <w:bCs/>
        </w:rPr>
        <w:tab/>
      </w:r>
      <w:r>
        <w:t xml:space="preserve">Pada tahap pengujian, aplikasi web yang sudah menjadi program siap pakai, akan dicoba kegunaannya apakah masih ada kekurangan atau sudah cukup untuk memenuhi pedoman dengan menggunakan teknik pengujian </w:t>
      </w:r>
      <w:r w:rsidRPr="00F724BB">
        <w:rPr>
          <w:i/>
          <w:iCs/>
        </w:rPr>
        <w:t>Blackox Testing</w:t>
      </w:r>
      <w:r>
        <w:t xml:space="preserve"> dimana strategi ini berpusat pada penentuan praktis produk dan selanjutnya mengelola kontrol sehingga pertimbangan pengujian dipusatkan di sekitar data ruang yang memungkinkan Peningkatan pemrograman berisi sekumpulan kondisi informasi yang akan mempersiapkan kebutuhan utilitarian umum suatu program</w:t>
      </w:r>
      <w:r w:rsidR="00BD5D7D">
        <w:fldChar w:fldCharType="begin"/>
      </w:r>
      <w:r w:rsidR="001A6257">
        <w:instrText xml:space="preserve"> ADDIN ZOTERO_ITEM CSL_CITATION {"citationID":"VqJPGo7j","properties":{"unsorted":true,"formattedCitation":"[14]","plainCitation":"[14]","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00BD5D7D">
        <w:fldChar w:fldCharType="separate"/>
      </w:r>
      <w:r w:rsidR="001A6257" w:rsidRPr="001A6257">
        <w:t>[14]</w:t>
      </w:r>
      <w:r w:rsidR="00BD5D7D">
        <w:fldChar w:fldCharType="end"/>
      </w:r>
      <w:r>
        <w:t>.</w:t>
      </w:r>
    </w:p>
    <w:p w14:paraId="68DD0B76" w14:textId="77777777" w:rsidR="00F724BB" w:rsidRDefault="00F724BB" w:rsidP="00F724BB">
      <w:pPr>
        <w:tabs>
          <w:tab w:val="left" w:pos="1800"/>
        </w:tabs>
        <w:spacing w:line="360" w:lineRule="auto"/>
        <w:jc w:val="center"/>
      </w:pPr>
    </w:p>
    <w:p w14:paraId="5AEAF9B8" w14:textId="1B8F7089" w:rsidR="00DE5AFF" w:rsidRPr="00F724BB" w:rsidRDefault="00F724BB" w:rsidP="00F724BB">
      <w:pPr>
        <w:tabs>
          <w:tab w:val="left" w:pos="1800"/>
        </w:tabs>
        <w:spacing w:line="360" w:lineRule="auto"/>
        <w:jc w:val="center"/>
      </w:pPr>
      <w:r w:rsidRPr="00F724BB">
        <w:t xml:space="preserve">Tabel </w:t>
      </w:r>
      <w:r>
        <w:t xml:space="preserve">3 </w:t>
      </w:r>
      <w:r w:rsidRPr="00F724BB">
        <w:t>Pengujian Black Box Testing</w:t>
      </w:r>
    </w:p>
    <w:tbl>
      <w:tblPr>
        <w:tblStyle w:val="TableGrid"/>
        <w:tblW w:w="0" w:type="auto"/>
        <w:tblLook w:val="04A0" w:firstRow="1" w:lastRow="0" w:firstColumn="1" w:lastColumn="0" w:noHBand="0" w:noVBand="1"/>
      </w:tblPr>
      <w:tblGrid>
        <w:gridCol w:w="510"/>
        <w:gridCol w:w="2323"/>
        <w:gridCol w:w="3941"/>
        <w:gridCol w:w="2236"/>
      </w:tblGrid>
      <w:tr w:rsidR="00DE5AFF" w14:paraId="0D84E229" w14:textId="77777777" w:rsidTr="00154F0E">
        <w:tc>
          <w:tcPr>
            <w:tcW w:w="510" w:type="dxa"/>
          </w:tcPr>
          <w:p w14:paraId="46F757C6" w14:textId="77777777" w:rsidR="00DE5AFF" w:rsidRDefault="00DE5AFF" w:rsidP="00154F0E">
            <w:pPr>
              <w:tabs>
                <w:tab w:val="left" w:pos="450"/>
              </w:tabs>
              <w:spacing w:line="276" w:lineRule="auto"/>
              <w:jc w:val="both"/>
            </w:pPr>
            <w:r>
              <w:t>No</w:t>
            </w:r>
          </w:p>
        </w:tc>
        <w:tc>
          <w:tcPr>
            <w:tcW w:w="2323" w:type="dxa"/>
          </w:tcPr>
          <w:p w14:paraId="19EF18E7" w14:textId="77777777" w:rsidR="00DE5AFF" w:rsidRDefault="00DE5AFF" w:rsidP="00154F0E">
            <w:pPr>
              <w:tabs>
                <w:tab w:val="left" w:pos="450"/>
              </w:tabs>
              <w:spacing w:line="276" w:lineRule="auto"/>
              <w:jc w:val="both"/>
            </w:pPr>
            <w:r>
              <w:t>Fitur</w:t>
            </w:r>
          </w:p>
        </w:tc>
        <w:tc>
          <w:tcPr>
            <w:tcW w:w="3941" w:type="dxa"/>
          </w:tcPr>
          <w:p w14:paraId="049B24D2" w14:textId="77777777" w:rsidR="00DE5AFF" w:rsidRDefault="00DE5AFF" w:rsidP="00154F0E">
            <w:pPr>
              <w:tabs>
                <w:tab w:val="left" w:pos="450"/>
              </w:tabs>
              <w:spacing w:line="276" w:lineRule="auto"/>
              <w:jc w:val="both"/>
            </w:pPr>
            <w:r>
              <w:t>Hasil yang diharapkan</w:t>
            </w:r>
          </w:p>
        </w:tc>
        <w:tc>
          <w:tcPr>
            <w:tcW w:w="2236" w:type="dxa"/>
          </w:tcPr>
          <w:p w14:paraId="4EE04A08" w14:textId="77777777" w:rsidR="00DE5AFF" w:rsidRDefault="00DE5AFF" w:rsidP="00154F0E">
            <w:pPr>
              <w:tabs>
                <w:tab w:val="left" w:pos="450"/>
              </w:tabs>
              <w:spacing w:line="276" w:lineRule="auto"/>
              <w:jc w:val="both"/>
            </w:pPr>
            <w:r>
              <w:t>Hasil</w:t>
            </w:r>
          </w:p>
        </w:tc>
      </w:tr>
      <w:tr w:rsidR="00DE5AFF" w14:paraId="2FC0F8BC" w14:textId="77777777" w:rsidTr="00154F0E">
        <w:tc>
          <w:tcPr>
            <w:tcW w:w="510" w:type="dxa"/>
          </w:tcPr>
          <w:p w14:paraId="3DE4FCC9" w14:textId="77777777" w:rsidR="00DE5AFF" w:rsidRPr="00DB28CC" w:rsidRDefault="00DE5AFF" w:rsidP="00154F0E">
            <w:pPr>
              <w:tabs>
                <w:tab w:val="left" w:pos="450"/>
              </w:tabs>
              <w:spacing w:line="276" w:lineRule="auto"/>
              <w:jc w:val="both"/>
            </w:pPr>
            <w:r>
              <w:t>1</w:t>
            </w:r>
          </w:p>
        </w:tc>
        <w:tc>
          <w:tcPr>
            <w:tcW w:w="2323" w:type="dxa"/>
          </w:tcPr>
          <w:p w14:paraId="14C28636" w14:textId="77777777" w:rsidR="00DE5AFF" w:rsidRPr="00DB28CC" w:rsidRDefault="00DE5AFF" w:rsidP="00154F0E">
            <w:pPr>
              <w:tabs>
                <w:tab w:val="left" w:pos="450"/>
              </w:tabs>
              <w:spacing w:line="276" w:lineRule="auto"/>
              <w:jc w:val="both"/>
            </w:pPr>
            <w:r w:rsidRPr="00DB28CC">
              <w:rPr>
                <w:i/>
                <w:iCs/>
              </w:rPr>
              <w:t>Load</w:t>
            </w:r>
            <w:r>
              <w:t xml:space="preserve"> halaman </w:t>
            </w:r>
            <w:r w:rsidRPr="00DB28CC">
              <w:rPr>
                <w:i/>
                <w:iCs/>
              </w:rPr>
              <w:t>Log In</w:t>
            </w:r>
            <w:r>
              <w:rPr>
                <w:i/>
                <w:iCs/>
              </w:rPr>
              <w:t xml:space="preserve"> </w:t>
            </w:r>
            <w:r>
              <w:t>Admin</w:t>
            </w:r>
          </w:p>
        </w:tc>
        <w:tc>
          <w:tcPr>
            <w:tcW w:w="3941" w:type="dxa"/>
          </w:tcPr>
          <w:p w14:paraId="05A37B45" w14:textId="77777777" w:rsidR="00DE5AFF" w:rsidRPr="00DB28CC" w:rsidRDefault="00DE5AFF" w:rsidP="00154F0E">
            <w:pPr>
              <w:tabs>
                <w:tab w:val="left" w:pos="450"/>
              </w:tabs>
              <w:spacing w:line="276" w:lineRule="auto"/>
              <w:jc w:val="both"/>
            </w:pPr>
            <w:r>
              <w:t xml:space="preserve">Dapat menampilkan halaman beranda </w:t>
            </w:r>
            <w:r>
              <w:rPr>
                <w:i/>
                <w:iCs/>
              </w:rPr>
              <w:t xml:space="preserve">Log In </w:t>
            </w:r>
            <w:r>
              <w:t>Admin</w:t>
            </w:r>
          </w:p>
        </w:tc>
        <w:tc>
          <w:tcPr>
            <w:tcW w:w="2236" w:type="dxa"/>
          </w:tcPr>
          <w:p w14:paraId="6BBCBBA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8480" behindDoc="0" locked="0" layoutInCell="1" allowOverlap="1" wp14:anchorId="7E55FA62" wp14:editId="4373834D">
                      <wp:simplePos x="0" y="0"/>
                      <wp:positionH relativeFrom="column">
                        <wp:posOffset>636459</wp:posOffset>
                      </wp:positionH>
                      <wp:positionV relativeFrom="paragraph">
                        <wp:posOffset>15017</wp:posOffset>
                      </wp:positionV>
                      <wp:extent cx="314680" cy="184068"/>
                      <wp:effectExtent l="0" t="0" r="28575" b="26035"/>
                      <wp:wrapNone/>
                      <wp:docPr id="19" name="Rectangle 1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B5C070" id="Rectangle 19" o:spid="_x0000_s1026" style="position:absolute;margin-left:50.1pt;margin-top:1.2pt;width:24.8pt;height: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277578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9504" behindDoc="0" locked="0" layoutInCell="1" allowOverlap="1" wp14:anchorId="41810AFF" wp14:editId="0E8FB34E">
                      <wp:simplePos x="0" y="0"/>
                      <wp:positionH relativeFrom="column">
                        <wp:posOffset>636270</wp:posOffset>
                      </wp:positionH>
                      <wp:positionV relativeFrom="paragraph">
                        <wp:posOffset>181412</wp:posOffset>
                      </wp:positionV>
                      <wp:extent cx="314680" cy="184068"/>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1ADC59" id="Rectangle 20" o:spid="_x0000_s1026" style="position:absolute;margin-left:50.1pt;margin-top:14.3pt;width:24.8pt;height:1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7666F19" w14:textId="77777777" w:rsidR="00DE5AFF" w:rsidRDefault="00DE5AFF" w:rsidP="00154F0E">
            <w:pPr>
              <w:tabs>
                <w:tab w:val="left" w:pos="450"/>
              </w:tabs>
              <w:spacing w:line="276" w:lineRule="auto"/>
              <w:jc w:val="both"/>
            </w:pPr>
            <w:r>
              <w:t>Gagal</w:t>
            </w:r>
          </w:p>
        </w:tc>
      </w:tr>
      <w:tr w:rsidR="00DE5AFF" w14:paraId="29335E14" w14:textId="77777777" w:rsidTr="00154F0E">
        <w:tc>
          <w:tcPr>
            <w:tcW w:w="510" w:type="dxa"/>
          </w:tcPr>
          <w:p w14:paraId="19131872" w14:textId="77777777" w:rsidR="00DE5AFF" w:rsidRPr="00DB28CC" w:rsidRDefault="00DE5AFF" w:rsidP="00154F0E">
            <w:pPr>
              <w:tabs>
                <w:tab w:val="left" w:pos="450"/>
              </w:tabs>
              <w:spacing w:line="276" w:lineRule="auto"/>
              <w:jc w:val="both"/>
            </w:pPr>
            <w:r>
              <w:t>2</w:t>
            </w:r>
          </w:p>
        </w:tc>
        <w:tc>
          <w:tcPr>
            <w:tcW w:w="2323" w:type="dxa"/>
          </w:tcPr>
          <w:p w14:paraId="0C9D8038" w14:textId="77777777" w:rsidR="00DE5AFF" w:rsidRPr="00DB28CC" w:rsidRDefault="00DE5AFF" w:rsidP="00154F0E">
            <w:pPr>
              <w:tabs>
                <w:tab w:val="left" w:pos="450"/>
              </w:tabs>
              <w:spacing w:line="276" w:lineRule="auto"/>
              <w:jc w:val="both"/>
            </w:pPr>
            <w:r>
              <w:rPr>
                <w:i/>
                <w:iCs/>
              </w:rPr>
              <w:t>Button “Log In”</w:t>
            </w:r>
            <w:r>
              <w:t xml:space="preserve"> Admin</w:t>
            </w:r>
          </w:p>
        </w:tc>
        <w:tc>
          <w:tcPr>
            <w:tcW w:w="3941" w:type="dxa"/>
          </w:tcPr>
          <w:p w14:paraId="114C9DAB" w14:textId="77777777" w:rsidR="00DE5AFF" w:rsidRPr="00DB28CC" w:rsidRDefault="00DE5AFF" w:rsidP="00154F0E">
            <w:pPr>
              <w:tabs>
                <w:tab w:val="left" w:pos="450"/>
              </w:tabs>
              <w:spacing w:line="276" w:lineRule="auto"/>
              <w:jc w:val="both"/>
            </w:pPr>
            <w:r>
              <w:t xml:space="preserve">Dapat memvalidasi data berdasarkan inputan </w:t>
            </w:r>
            <w:r>
              <w:rPr>
                <w:i/>
                <w:iCs/>
              </w:rPr>
              <w:t>button “Log In”</w:t>
            </w:r>
          </w:p>
        </w:tc>
        <w:tc>
          <w:tcPr>
            <w:tcW w:w="2236" w:type="dxa"/>
          </w:tcPr>
          <w:p w14:paraId="43495AE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0528" behindDoc="0" locked="0" layoutInCell="1" allowOverlap="1" wp14:anchorId="39DE6292" wp14:editId="23784D76">
                      <wp:simplePos x="0" y="0"/>
                      <wp:positionH relativeFrom="column">
                        <wp:posOffset>636459</wp:posOffset>
                      </wp:positionH>
                      <wp:positionV relativeFrom="paragraph">
                        <wp:posOffset>15017</wp:posOffset>
                      </wp:positionV>
                      <wp:extent cx="314680" cy="184068"/>
                      <wp:effectExtent l="0" t="0" r="28575" b="26035"/>
                      <wp:wrapNone/>
                      <wp:docPr id="22" name="Rectangle 2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DD564C" id="Rectangle 22" o:spid="_x0000_s1026" style="position:absolute;margin-left:50.1pt;margin-top:1.2pt;width:24.8pt;height:1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0300E3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1552" behindDoc="0" locked="0" layoutInCell="1" allowOverlap="1" wp14:anchorId="59407A36" wp14:editId="199D5B5C">
                      <wp:simplePos x="0" y="0"/>
                      <wp:positionH relativeFrom="column">
                        <wp:posOffset>636270</wp:posOffset>
                      </wp:positionH>
                      <wp:positionV relativeFrom="paragraph">
                        <wp:posOffset>181412</wp:posOffset>
                      </wp:positionV>
                      <wp:extent cx="314680" cy="184068"/>
                      <wp:effectExtent l="0" t="0" r="28575" b="26035"/>
                      <wp:wrapNone/>
                      <wp:docPr id="23" name="Rectangle 2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AD79A8" id="Rectangle 23" o:spid="_x0000_s1026" style="position:absolute;margin-left:50.1pt;margin-top:14.3pt;width:24.8pt;height:14.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E9EB284" w14:textId="77777777" w:rsidR="00DE5AFF" w:rsidRDefault="00DE5AFF" w:rsidP="00154F0E">
            <w:pPr>
              <w:tabs>
                <w:tab w:val="left" w:pos="450"/>
              </w:tabs>
              <w:spacing w:line="276" w:lineRule="auto"/>
              <w:jc w:val="both"/>
            </w:pPr>
            <w:r>
              <w:t>Gagal</w:t>
            </w:r>
          </w:p>
        </w:tc>
      </w:tr>
      <w:tr w:rsidR="00DE5AFF" w14:paraId="7E0E9B72" w14:textId="77777777" w:rsidTr="00154F0E">
        <w:tc>
          <w:tcPr>
            <w:tcW w:w="510" w:type="dxa"/>
          </w:tcPr>
          <w:p w14:paraId="32ACDCF0" w14:textId="77777777" w:rsidR="00DE5AFF" w:rsidRDefault="00DE5AFF" w:rsidP="00154F0E">
            <w:pPr>
              <w:tabs>
                <w:tab w:val="left" w:pos="450"/>
              </w:tabs>
              <w:spacing w:line="276" w:lineRule="auto"/>
              <w:jc w:val="both"/>
            </w:pPr>
            <w:r>
              <w:lastRenderedPageBreak/>
              <w:t>3</w:t>
            </w:r>
          </w:p>
        </w:tc>
        <w:tc>
          <w:tcPr>
            <w:tcW w:w="2323" w:type="dxa"/>
          </w:tcPr>
          <w:p w14:paraId="2CA4BB74" w14:textId="77777777" w:rsidR="00DE5AFF" w:rsidRPr="00DB28CC" w:rsidRDefault="00DE5AFF" w:rsidP="00154F0E">
            <w:pPr>
              <w:tabs>
                <w:tab w:val="left" w:pos="450"/>
              </w:tabs>
              <w:spacing w:line="276" w:lineRule="auto"/>
              <w:jc w:val="both"/>
            </w:pPr>
            <w:r>
              <w:rPr>
                <w:i/>
                <w:iCs/>
              </w:rPr>
              <w:t xml:space="preserve">Load </w:t>
            </w:r>
            <w:r>
              <w:t xml:space="preserve">halaman </w:t>
            </w:r>
            <w:r>
              <w:rPr>
                <w:i/>
                <w:iCs/>
              </w:rPr>
              <w:t xml:space="preserve">Dasboard home </w:t>
            </w:r>
            <w:r>
              <w:t>Admin</w:t>
            </w:r>
          </w:p>
        </w:tc>
        <w:tc>
          <w:tcPr>
            <w:tcW w:w="3941" w:type="dxa"/>
          </w:tcPr>
          <w:p w14:paraId="46B829EE" w14:textId="77777777" w:rsidR="00DE5AFF" w:rsidRPr="0081124C" w:rsidRDefault="00DE5AFF" w:rsidP="00154F0E">
            <w:pPr>
              <w:tabs>
                <w:tab w:val="left" w:pos="450"/>
              </w:tabs>
              <w:spacing w:line="276" w:lineRule="auto"/>
              <w:jc w:val="both"/>
            </w:pPr>
            <w:r>
              <w:t xml:space="preserve">Dapat menampilkan halaman </w:t>
            </w:r>
            <w:r>
              <w:rPr>
                <w:i/>
                <w:iCs/>
              </w:rPr>
              <w:t xml:space="preserve">dasboard home </w:t>
            </w:r>
            <w:r>
              <w:t>Admin</w:t>
            </w:r>
          </w:p>
        </w:tc>
        <w:tc>
          <w:tcPr>
            <w:tcW w:w="2236" w:type="dxa"/>
          </w:tcPr>
          <w:p w14:paraId="222D72A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2576" behindDoc="0" locked="0" layoutInCell="1" allowOverlap="1" wp14:anchorId="44C6A7EC" wp14:editId="1424D7DD">
                      <wp:simplePos x="0" y="0"/>
                      <wp:positionH relativeFrom="column">
                        <wp:posOffset>636459</wp:posOffset>
                      </wp:positionH>
                      <wp:positionV relativeFrom="paragraph">
                        <wp:posOffset>15017</wp:posOffset>
                      </wp:positionV>
                      <wp:extent cx="314680" cy="184068"/>
                      <wp:effectExtent l="0" t="0" r="28575" b="26035"/>
                      <wp:wrapNone/>
                      <wp:docPr id="24" name="Rectangle 2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A83FE0" id="Rectangle 24" o:spid="_x0000_s1026" style="position:absolute;margin-left:50.1pt;margin-top:1.2pt;width:24.8pt;height:1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494D07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3600" behindDoc="0" locked="0" layoutInCell="1" allowOverlap="1" wp14:anchorId="6479E591" wp14:editId="3368D2EE">
                      <wp:simplePos x="0" y="0"/>
                      <wp:positionH relativeFrom="column">
                        <wp:posOffset>636270</wp:posOffset>
                      </wp:positionH>
                      <wp:positionV relativeFrom="paragraph">
                        <wp:posOffset>181412</wp:posOffset>
                      </wp:positionV>
                      <wp:extent cx="314680" cy="184068"/>
                      <wp:effectExtent l="0" t="0" r="28575" b="26035"/>
                      <wp:wrapNone/>
                      <wp:docPr id="26" name="Rectangle 2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967012D" id="Rectangle 26" o:spid="_x0000_s1026" style="position:absolute;margin-left:50.1pt;margin-top:14.3pt;width:24.8pt;height:1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C0EC7AB" w14:textId="77777777" w:rsidR="00DE5AFF" w:rsidRDefault="00DE5AFF" w:rsidP="00154F0E">
            <w:pPr>
              <w:tabs>
                <w:tab w:val="left" w:pos="450"/>
              </w:tabs>
              <w:spacing w:line="276" w:lineRule="auto"/>
              <w:jc w:val="both"/>
            </w:pPr>
            <w:r>
              <w:t>Gagal</w:t>
            </w:r>
          </w:p>
        </w:tc>
      </w:tr>
      <w:tr w:rsidR="00DE5AFF" w14:paraId="31020830" w14:textId="77777777" w:rsidTr="00154F0E">
        <w:tc>
          <w:tcPr>
            <w:tcW w:w="510" w:type="dxa"/>
          </w:tcPr>
          <w:p w14:paraId="116E6AB0" w14:textId="77777777" w:rsidR="00DE5AFF" w:rsidRDefault="00DE5AFF" w:rsidP="00154F0E">
            <w:pPr>
              <w:tabs>
                <w:tab w:val="left" w:pos="450"/>
              </w:tabs>
              <w:spacing w:line="276" w:lineRule="auto"/>
              <w:jc w:val="both"/>
            </w:pPr>
            <w:r>
              <w:t>4</w:t>
            </w:r>
          </w:p>
        </w:tc>
        <w:tc>
          <w:tcPr>
            <w:tcW w:w="2323" w:type="dxa"/>
          </w:tcPr>
          <w:p w14:paraId="53FFA898" w14:textId="77777777" w:rsidR="00DE5AFF" w:rsidRPr="007970E5" w:rsidRDefault="00DE5AFF" w:rsidP="00154F0E">
            <w:pPr>
              <w:tabs>
                <w:tab w:val="left" w:pos="450"/>
              </w:tabs>
              <w:spacing w:line="276" w:lineRule="auto"/>
              <w:jc w:val="both"/>
            </w:pPr>
            <w:r>
              <w:rPr>
                <w:i/>
                <w:iCs/>
              </w:rPr>
              <w:t xml:space="preserve">Button </w:t>
            </w:r>
            <w:r>
              <w:t>“Kategori” pada navbar menu Admin</w:t>
            </w:r>
          </w:p>
        </w:tc>
        <w:tc>
          <w:tcPr>
            <w:tcW w:w="3941" w:type="dxa"/>
          </w:tcPr>
          <w:p w14:paraId="11F3B413" w14:textId="77777777" w:rsidR="00DE5AFF" w:rsidRDefault="00DE5AFF" w:rsidP="00154F0E">
            <w:pPr>
              <w:tabs>
                <w:tab w:val="left" w:pos="450"/>
              </w:tabs>
              <w:spacing w:line="276" w:lineRule="auto"/>
              <w:jc w:val="both"/>
            </w:pPr>
            <w:r>
              <w:t>Dapat mengalihkan ke halaman kategori pada admin</w:t>
            </w:r>
          </w:p>
        </w:tc>
        <w:tc>
          <w:tcPr>
            <w:tcW w:w="2236" w:type="dxa"/>
          </w:tcPr>
          <w:p w14:paraId="4D50031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4624" behindDoc="0" locked="0" layoutInCell="1" allowOverlap="1" wp14:anchorId="5770B379" wp14:editId="19A21FF2">
                      <wp:simplePos x="0" y="0"/>
                      <wp:positionH relativeFrom="column">
                        <wp:posOffset>636459</wp:posOffset>
                      </wp:positionH>
                      <wp:positionV relativeFrom="paragraph">
                        <wp:posOffset>15017</wp:posOffset>
                      </wp:positionV>
                      <wp:extent cx="314680" cy="184068"/>
                      <wp:effectExtent l="0" t="0" r="28575" b="26035"/>
                      <wp:wrapNone/>
                      <wp:docPr id="27" name="Rectangle 2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EB504F" id="Rectangle 27" o:spid="_x0000_s1026" style="position:absolute;margin-left:50.1pt;margin-top:1.2pt;width:24.8pt;height:14.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1942A95"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5648" behindDoc="0" locked="0" layoutInCell="1" allowOverlap="1" wp14:anchorId="7BB04B78" wp14:editId="354C4284">
                      <wp:simplePos x="0" y="0"/>
                      <wp:positionH relativeFrom="column">
                        <wp:posOffset>636270</wp:posOffset>
                      </wp:positionH>
                      <wp:positionV relativeFrom="paragraph">
                        <wp:posOffset>181412</wp:posOffset>
                      </wp:positionV>
                      <wp:extent cx="314680" cy="184068"/>
                      <wp:effectExtent l="0" t="0" r="28575" b="26035"/>
                      <wp:wrapNone/>
                      <wp:docPr id="28" name="Rectangle 2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A2EFB1" id="Rectangle 28" o:spid="_x0000_s1026" style="position:absolute;margin-left:50.1pt;margin-top:14.3pt;width:24.8pt;height:1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C324EB2" w14:textId="77777777" w:rsidR="00DE5AFF" w:rsidRDefault="00DE5AFF" w:rsidP="00154F0E">
            <w:pPr>
              <w:tabs>
                <w:tab w:val="left" w:pos="450"/>
              </w:tabs>
              <w:spacing w:line="276" w:lineRule="auto"/>
              <w:jc w:val="both"/>
              <w:rPr>
                <w:noProof/>
              </w:rPr>
            </w:pPr>
            <w:r>
              <w:t>Gagal</w:t>
            </w:r>
          </w:p>
        </w:tc>
      </w:tr>
      <w:tr w:rsidR="00DE5AFF" w14:paraId="427F6177" w14:textId="77777777" w:rsidTr="00154F0E">
        <w:tc>
          <w:tcPr>
            <w:tcW w:w="510" w:type="dxa"/>
          </w:tcPr>
          <w:p w14:paraId="3600E74A" w14:textId="77777777" w:rsidR="00DE5AFF" w:rsidRDefault="00DE5AFF" w:rsidP="00154F0E">
            <w:pPr>
              <w:tabs>
                <w:tab w:val="left" w:pos="450"/>
              </w:tabs>
              <w:spacing w:line="276" w:lineRule="auto"/>
              <w:jc w:val="both"/>
            </w:pPr>
            <w:r>
              <w:t>5</w:t>
            </w:r>
          </w:p>
        </w:tc>
        <w:tc>
          <w:tcPr>
            <w:tcW w:w="2323" w:type="dxa"/>
          </w:tcPr>
          <w:p w14:paraId="5BB5D128" w14:textId="77777777" w:rsidR="00DE5AFF" w:rsidRDefault="00DE5AFF" w:rsidP="00154F0E">
            <w:pPr>
              <w:tabs>
                <w:tab w:val="left" w:pos="450"/>
              </w:tabs>
              <w:spacing w:line="276" w:lineRule="auto"/>
              <w:jc w:val="both"/>
            </w:pPr>
            <w:r>
              <w:rPr>
                <w:i/>
                <w:iCs/>
              </w:rPr>
              <w:t xml:space="preserve">Button </w:t>
            </w:r>
            <w:r>
              <w:t>“Tambah” menu kategori</w:t>
            </w:r>
          </w:p>
        </w:tc>
        <w:tc>
          <w:tcPr>
            <w:tcW w:w="3941" w:type="dxa"/>
          </w:tcPr>
          <w:p w14:paraId="6925CC1D"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ategori</w:t>
            </w:r>
          </w:p>
        </w:tc>
        <w:tc>
          <w:tcPr>
            <w:tcW w:w="2236" w:type="dxa"/>
          </w:tcPr>
          <w:p w14:paraId="6A14538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6672" behindDoc="0" locked="0" layoutInCell="1" allowOverlap="1" wp14:anchorId="49A0889C" wp14:editId="2EA5AD87">
                      <wp:simplePos x="0" y="0"/>
                      <wp:positionH relativeFrom="column">
                        <wp:posOffset>636459</wp:posOffset>
                      </wp:positionH>
                      <wp:positionV relativeFrom="paragraph">
                        <wp:posOffset>15017</wp:posOffset>
                      </wp:positionV>
                      <wp:extent cx="314680" cy="184068"/>
                      <wp:effectExtent l="0" t="0" r="28575" b="26035"/>
                      <wp:wrapNone/>
                      <wp:docPr id="13" name="Rectangle 1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170C6A" id="Rectangle 13" o:spid="_x0000_s1026" style="position:absolute;margin-left:50.1pt;margin-top:1.2pt;width:24.8pt;height:14.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8D5E1A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7696" behindDoc="0" locked="0" layoutInCell="1" allowOverlap="1" wp14:anchorId="24FEDA41" wp14:editId="6007AAA8">
                      <wp:simplePos x="0" y="0"/>
                      <wp:positionH relativeFrom="column">
                        <wp:posOffset>636270</wp:posOffset>
                      </wp:positionH>
                      <wp:positionV relativeFrom="paragraph">
                        <wp:posOffset>181412</wp:posOffset>
                      </wp:positionV>
                      <wp:extent cx="314680" cy="184068"/>
                      <wp:effectExtent l="0" t="0" r="28575" b="26035"/>
                      <wp:wrapNone/>
                      <wp:docPr id="29" name="Rectangle 2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ED4DA4" id="Rectangle 29" o:spid="_x0000_s1026" style="position:absolute;margin-left:50.1pt;margin-top:14.3pt;width:24.8pt;height:1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03D80B5" w14:textId="77777777" w:rsidR="00DE5AFF" w:rsidRDefault="00DE5AFF" w:rsidP="00154F0E">
            <w:pPr>
              <w:tabs>
                <w:tab w:val="left" w:pos="450"/>
              </w:tabs>
              <w:spacing w:line="276" w:lineRule="auto"/>
              <w:jc w:val="both"/>
              <w:rPr>
                <w:noProof/>
              </w:rPr>
            </w:pPr>
            <w:r>
              <w:t>Gagal</w:t>
            </w:r>
          </w:p>
        </w:tc>
      </w:tr>
      <w:tr w:rsidR="00DE5AFF" w14:paraId="4D79F787" w14:textId="77777777" w:rsidTr="00154F0E">
        <w:tc>
          <w:tcPr>
            <w:tcW w:w="510" w:type="dxa"/>
          </w:tcPr>
          <w:p w14:paraId="2BCAF789" w14:textId="77777777" w:rsidR="00DE5AFF" w:rsidRDefault="00DE5AFF" w:rsidP="00154F0E">
            <w:pPr>
              <w:tabs>
                <w:tab w:val="left" w:pos="450"/>
              </w:tabs>
              <w:spacing w:line="276" w:lineRule="auto"/>
              <w:jc w:val="both"/>
            </w:pPr>
            <w:r>
              <w:t>6</w:t>
            </w:r>
          </w:p>
        </w:tc>
        <w:tc>
          <w:tcPr>
            <w:tcW w:w="2323" w:type="dxa"/>
          </w:tcPr>
          <w:p w14:paraId="24870C6D" w14:textId="77777777" w:rsidR="00DE5AFF" w:rsidRDefault="00DE5AFF" w:rsidP="00154F0E">
            <w:pPr>
              <w:tabs>
                <w:tab w:val="left" w:pos="450"/>
              </w:tabs>
              <w:spacing w:line="276" w:lineRule="auto"/>
              <w:jc w:val="both"/>
              <w:rPr>
                <w:i/>
                <w:iCs/>
              </w:rPr>
            </w:pPr>
            <w:r>
              <w:rPr>
                <w:i/>
                <w:iCs/>
              </w:rPr>
              <w:t xml:space="preserve">Button </w:t>
            </w:r>
            <w:r>
              <w:t>“Edit” menu kategori</w:t>
            </w:r>
          </w:p>
        </w:tc>
        <w:tc>
          <w:tcPr>
            <w:tcW w:w="3941" w:type="dxa"/>
          </w:tcPr>
          <w:p w14:paraId="6BF47A47"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kategori</w:t>
            </w:r>
          </w:p>
        </w:tc>
        <w:tc>
          <w:tcPr>
            <w:tcW w:w="2236" w:type="dxa"/>
          </w:tcPr>
          <w:p w14:paraId="1D03D6F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8720" behindDoc="0" locked="0" layoutInCell="1" allowOverlap="1" wp14:anchorId="212ACDF8" wp14:editId="022C5BE5">
                      <wp:simplePos x="0" y="0"/>
                      <wp:positionH relativeFrom="column">
                        <wp:posOffset>636459</wp:posOffset>
                      </wp:positionH>
                      <wp:positionV relativeFrom="paragraph">
                        <wp:posOffset>15017</wp:posOffset>
                      </wp:positionV>
                      <wp:extent cx="314680" cy="184068"/>
                      <wp:effectExtent l="0" t="0" r="28575" b="26035"/>
                      <wp:wrapNone/>
                      <wp:docPr id="48" name="Rectangle 4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5D897B" id="Rectangle 48" o:spid="_x0000_s1026" style="position:absolute;margin-left:50.1pt;margin-top:1.2pt;width:24.8pt;height:14.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75AFEED"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9744" behindDoc="0" locked="0" layoutInCell="1" allowOverlap="1" wp14:anchorId="7ACE0787" wp14:editId="4D03ADBF">
                      <wp:simplePos x="0" y="0"/>
                      <wp:positionH relativeFrom="column">
                        <wp:posOffset>636270</wp:posOffset>
                      </wp:positionH>
                      <wp:positionV relativeFrom="paragraph">
                        <wp:posOffset>181412</wp:posOffset>
                      </wp:positionV>
                      <wp:extent cx="314680" cy="184068"/>
                      <wp:effectExtent l="0" t="0" r="28575" b="26035"/>
                      <wp:wrapNone/>
                      <wp:docPr id="49" name="Rectangle 4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3AC0978" id="Rectangle 49" o:spid="_x0000_s1026" style="position:absolute;margin-left:50.1pt;margin-top:14.3pt;width:24.8pt;height:14.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8F2963A" w14:textId="77777777" w:rsidR="00DE5AFF" w:rsidRDefault="00DE5AFF" w:rsidP="00154F0E">
            <w:pPr>
              <w:tabs>
                <w:tab w:val="left" w:pos="450"/>
              </w:tabs>
              <w:spacing w:line="276" w:lineRule="auto"/>
              <w:jc w:val="both"/>
              <w:rPr>
                <w:noProof/>
              </w:rPr>
            </w:pPr>
            <w:r>
              <w:t>Gagal</w:t>
            </w:r>
          </w:p>
        </w:tc>
      </w:tr>
      <w:tr w:rsidR="00DE5AFF" w14:paraId="0B448341" w14:textId="77777777" w:rsidTr="00154F0E">
        <w:tc>
          <w:tcPr>
            <w:tcW w:w="510" w:type="dxa"/>
          </w:tcPr>
          <w:p w14:paraId="5B19C252" w14:textId="77777777" w:rsidR="00DE5AFF" w:rsidRDefault="00DE5AFF" w:rsidP="00154F0E">
            <w:pPr>
              <w:tabs>
                <w:tab w:val="left" w:pos="450"/>
              </w:tabs>
              <w:spacing w:line="276" w:lineRule="auto"/>
              <w:jc w:val="both"/>
            </w:pPr>
            <w:r>
              <w:t>7</w:t>
            </w:r>
          </w:p>
        </w:tc>
        <w:tc>
          <w:tcPr>
            <w:tcW w:w="2323" w:type="dxa"/>
          </w:tcPr>
          <w:p w14:paraId="06409A2F" w14:textId="77777777" w:rsidR="00DE5AFF" w:rsidRDefault="00DE5AFF" w:rsidP="00154F0E">
            <w:pPr>
              <w:tabs>
                <w:tab w:val="left" w:pos="450"/>
              </w:tabs>
              <w:spacing w:line="276" w:lineRule="auto"/>
              <w:jc w:val="both"/>
              <w:rPr>
                <w:i/>
                <w:iCs/>
              </w:rPr>
            </w:pPr>
            <w:r>
              <w:rPr>
                <w:i/>
                <w:iCs/>
              </w:rPr>
              <w:t xml:space="preserve">Button </w:t>
            </w:r>
            <w:r>
              <w:t>“Hapus” menu kategori</w:t>
            </w:r>
          </w:p>
        </w:tc>
        <w:tc>
          <w:tcPr>
            <w:tcW w:w="3941" w:type="dxa"/>
          </w:tcPr>
          <w:p w14:paraId="7767C11B" w14:textId="77777777" w:rsidR="00DE5AFF" w:rsidRDefault="00DE5AFF" w:rsidP="00154F0E">
            <w:pPr>
              <w:tabs>
                <w:tab w:val="left" w:pos="450"/>
              </w:tabs>
              <w:spacing w:line="276" w:lineRule="auto"/>
              <w:jc w:val="both"/>
            </w:pPr>
            <w:r>
              <w:t xml:space="preserve">Dapat menghapus data </w:t>
            </w:r>
            <w:r>
              <w:rPr>
                <w:i/>
                <w:iCs/>
              </w:rPr>
              <w:t xml:space="preserve">form </w:t>
            </w:r>
            <w:r>
              <w:t>kategori</w:t>
            </w:r>
          </w:p>
        </w:tc>
        <w:tc>
          <w:tcPr>
            <w:tcW w:w="2236" w:type="dxa"/>
          </w:tcPr>
          <w:p w14:paraId="6268265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4864" behindDoc="0" locked="0" layoutInCell="1" allowOverlap="1" wp14:anchorId="212D51EE" wp14:editId="62ACCD42">
                      <wp:simplePos x="0" y="0"/>
                      <wp:positionH relativeFrom="column">
                        <wp:posOffset>636459</wp:posOffset>
                      </wp:positionH>
                      <wp:positionV relativeFrom="paragraph">
                        <wp:posOffset>15017</wp:posOffset>
                      </wp:positionV>
                      <wp:extent cx="314680" cy="184068"/>
                      <wp:effectExtent l="0" t="0" r="28575" b="26035"/>
                      <wp:wrapNone/>
                      <wp:docPr id="50" name="Rectangle 5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346E6E" id="Rectangle 50" o:spid="_x0000_s1026" style="position:absolute;margin-left:50.1pt;margin-top:1.2pt;width:24.8pt;height:14.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092AE7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5888" behindDoc="0" locked="0" layoutInCell="1" allowOverlap="1" wp14:anchorId="1A4B46DA" wp14:editId="54E9E5EC">
                      <wp:simplePos x="0" y="0"/>
                      <wp:positionH relativeFrom="column">
                        <wp:posOffset>636270</wp:posOffset>
                      </wp:positionH>
                      <wp:positionV relativeFrom="paragraph">
                        <wp:posOffset>181412</wp:posOffset>
                      </wp:positionV>
                      <wp:extent cx="314680" cy="184068"/>
                      <wp:effectExtent l="0" t="0" r="28575" b="26035"/>
                      <wp:wrapNone/>
                      <wp:docPr id="51" name="Rectangle 5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252409" id="Rectangle 51" o:spid="_x0000_s1026" style="position:absolute;margin-left:50.1pt;margin-top:14.3pt;width:24.8pt;height:14.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63CF30A" w14:textId="77777777" w:rsidR="00DE5AFF" w:rsidRDefault="00DE5AFF" w:rsidP="00154F0E">
            <w:pPr>
              <w:tabs>
                <w:tab w:val="left" w:pos="450"/>
              </w:tabs>
              <w:spacing w:line="276" w:lineRule="auto"/>
              <w:jc w:val="both"/>
              <w:rPr>
                <w:noProof/>
              </w:rPr>
            </w:pPr>
            <w:r>
              <w:t>Gagal</w:t>
            </w:r>
          </w:p>
        </w:tc>
      </w:tr>
      <w:tr w:rsidR="00DE5AFF" w14:paraId="3E539E78" w14:textId="77777777" w:rsidTr="00154F0E">
        <w:tc>
          <w:tcPr>
            <w:tcW w:w="510" w:type="dxa"/>
          </w:tcPr>
          <w:p w14:paraId="5E6C0610" w14:textId="77777777" w:rsidR="00DE5AFF" w:rsidRDefault="00DE5AFF" w:rsidP="00154F0E">
            <w:pPr>
              <w:tabs>
                <w:tab w:val="left" w:pos="450"/>
              </w:tabs>
              <w:spacing w:line="276" w:lineRule="auto"/>
              <w:jc w:val="both"/>
            </w:pPr>
            <w:r>
              <w:t>8</w:t>
            </w:r>
          </w:p>
        </w:tc>
        <w:tc>
          <w:tcPr>
            <w:tcW w:w="2323" w:type="dxa"/>
          </w:tcPr>
          <w:p w14:paraId="71318F84" w14:textId="77777777" w:rsidR="00DE5AFF" w:rsidRDefault="00DE5AFF" w:rsidP="00154F0E">
            <w:pPr>
              <w:tabs>
                <w:tab w:val="left" w:pos="450"/>
              </w:tabs>
              <w:spacing w:line="276" w:lineRule="auto"/>
              <w:jc w:val="both"/>
            </w:pPr>
            <w:r>
              <w:rPr>
                <w:i/>
                <w:iCs/>
              </w:rPr>
              <w:t xml:space="preserve">Button </w:t>
            </w:r>
            <w:r>
              <w:t>“Berita” pada navbar menu Admin</w:t>
            </w:r>
          </w:p>
        </w:tc>
        <w:tc>
          <w:tcPr>
            <w:tcW w:w="3941" w:type="dxa"/>
          </w:tcPr>
          <w:p w14:paraId="155BB6E3" w14:textId="77777777" w:rsidR="00DE5AFF" w:rsidRDefault="00DE5AFF" w:rsidP="00154F0E">
            <w:pPr>
              <w:tabs>
                <w:tab w:val="left" w:pos="450"/>
              </w:tabs>
              <w:spacing w:line="276" w:lineRule="auto"/>
              <w:jc w:val="both"/>
            </w:pPr>
            <w:r>
              <w:t>Dapat mengalihkan ke halaman berita pada admin</w:t>
            </w:r>
          </w:p>
        </w:tc>
        <w:tc>
          <w:tcPr>
            <w:tcW w:w="2236" w:type="dxa"/>
          </w:tcPr>
          <w:p w14:paraId="7A83E6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0768" behindDoc="0" locked="0" layoutInCell="1" allowOverlap="1" wp14:anchorId="2C266893" wp14:editId="5886A113">
                      <wp:simplePos x="0" y="0"/>
                      <wp:positionH relativeFrom="column">
                        <wp:posOffset>636459</wp:posOffset>
                      </wp:positionH>
                      <wp:positionV relativeFrom="paragraph">
                        <wp:posOffset>15017</wp:posOffset>
                      </wp:positionV>
                      <wp:extent cx="314680" cy="184068"/>
                      <wp:effectExtent l="0" t="0" r="28575" b="26035"/>
                      <wp:wrapNone/>
                      <wp:docPr id="30" name="Rectangle 3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9ACB2C" id="Rectangle 30" o:spid="_x0000_s1026" style="position:absolute;margin-left:50.1pt;margin-top:1.2pt;width:24.8pt;height:1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13733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1792" behindDoc="0" locked="0" layoutInCell="1" allowOverlap="1" wp14:anchorId="3FDE2F4B" wp14:editId="49C91E79">
                      <wp:simplePos x="0" y="0"/>
                      <wp:positionH relativeFrom="column">
                        <wp:posOffset>636270</wp:posOffset>
                      </wp:positionH>
                      <wp:positionV relativeFrom="paragraph">
                        <wp:posOffset>181412</wp:posOffset>
                      </wp:positionV>
                      <wp:extent cx="314680" cy="184068"/>
                      <wp:effectExtent l="0" t="0" r="28575" b="26035"/>
                      <wp:wrapNone/>
                      <wp:docPr id="31" name="Rectangle 3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D481ED" id="Rectangle 31" o:spid="_x0000_s1026" style="position:absolute;margin-left:50.1pt;margin-top:14.3pt;width:24.8pt;height:1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DB61BC2" w14:textId="77777777" w:rsidR="00DE5AFF" w:rsidRDefault="00DE5AFF" w:rsidP="00154F0E">
            <w:pPr>
              <w:tabs>
                <w:tab w:val="left" w:pos="450"/>
              </w:tabs>
              <w:spacing w:line="276" w:lineRule="auto"/>
              <w:jc w:val="both"/>
              <w:rPr>
                <w:noProof/>
              </w:rPr>
            </w:pPr>
            <w:r>
              <w:t>Gagal</w:t>
            </w:r>
          </w:p>
        </w:tc>
      </w:tr>
      <w:tr w:rsidR="00DE5AFF" w14:paraId="0C897AA9" w14:textId="77777777" w:rsidTr="00154F0E">
        <w:tc>
          <w:tcPr>
            <w:tcW w:w="510" w:type="dxa"/>
          </w:tcPr>
          <w:p w14:paraId="28F335E4" w14:textId="77777777" w:rsidR="00DE5AFF" w:rsidRDefault="00DE5AFF" w:rsidP="00154F0E">
            <w:pPr>
              <w:tabs>
                <w:tab w:val="left" w:pos="450"/>
              </w:tabs>
              <w:spacing w:line="276" w:lineRule="auto"/>
              <w:jc w:val="both"/>
            </w:pPr>
            <w:r>
              <w:t>9</w:t>
            </w:r>
          </w:p>
        </w:tc>
        <w:tc>
          <w:tcPr>
            <w:tcW w:w="2323" w:type="dxa"/>
          </w:tcPr>
          <w:p w14:paraId="15672C92" w14:textId="77777777" w:rsidR="00DE5AFF" w:rsidRDefault="00DE5AFF" w:rsidP="00154F0E">
            <w:pPr>
              <w:tabs>
                <w:tab w:val="left" w:pos="450"/>
              </w:tabs>
              <w:spacing w:line="276" w:lineRule="auto"/>
              <w:jc w:val="both"/>
            </w:pPr>
            <w:r>
              <w:rPr>
                <w:i/>
                <w:iCs/>
              </w:rPr>
              <w:t xml:space="preserve">Button </w:t>
            </w:r>
            <w:r>
              <w:t>“Tambah” menu berita</w:t>
            </w:r>
          </w:p>
        </w:tc>
        <w:tc>
          <w:tcPr>
            <w:tcW w:w="3941" w:type="dxa"/>
          </w:tcPr>
          <w:p w14:paraId="32258E1E"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berita</w:t>
            </w:r>
          </w:p>
        </w:tc>
        <w:tc>
          <w:tcPr>
            <w:tcW w:w="2236" w:type="dxa"/>
          </w:tcPr>
          <w:p w14:paraId="65C9EDC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2816" behindDoc="0" locked="0" layoutInCell="1" allowOverlap="1" wp14:anchorId="43A2D3B6" wp14:editId="58A0B918">
                      <wp:simplePos x="0" y="0"/>
                      <wp:positionH relativeFrom="column">
                        <wp:posOffset>636459</wp:posOffset>
                      </wp:positionH>
                      <wp:positionV relativeFrom="paragraph">
                        <wp:posOffset>15017</wp:posOffset>
                      </wp:positionV>
                      <wp:extent cx="314680" cy="184068"/>
                      <wp:effectExtent l="0" t="0" r="28575" b="26035"/>
                      <wp:wrapNone/>
                      <wp:docPr id="32" name="Rectangle 3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141D04" id="Rectangle 32" o:spid="_x0000_s1026" style="position:absolute;margin-left:50.1pt;margin-top:1.2pt;width:24.8pt;height:1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EB33C04"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3840" behindDoc="0" locked="0" layoutInCell="1" allowOverlap="1" wp14:anchorId="28E9AE9A" wp14:editId="27DC1E77">
                      <wp:simplePos x="0" y="0"/>
                      <wp:positionH relativeFrom="column">
                        <wp:posOffset>636270</wp:posOffset>
                      </wp:positionH>
                      <wp:positionV relativeFrom="paragraph">
                        <wp:posOffset>181412</wp:posOffset>
                      </wp:positionV>
                      <wp:extent cx="314680" cy="184068"/>
                      <wp:effectExtent l="0" t="0" r="28575" b="26035"/>
                      <wp:wrapNone/>
                      <wp:docPr id="33" name="Rectangle 3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E7E4B8" id="Rectangle 33" o:spid="_x0000_s1026" style="position:absolute;margin-left:50.1pt;margin-top:14.3pt;width:24.8pt;height:14.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D1227B1" w14:textId="77777777" w:rsidR="00DE5AFF" w:rsidRDefault="00DE5AFF" w:rsidP="00154F0E">
            <w:pPr>
              <w:tabs>
                <w:tab w:val="left" w:pos="450"/>
              </w:tabs>
              <w:spacing w:line="276" w:lineRule="auto"/>
              <w:jc w:val="both"/>
              <w:rPr>
                <w:noProof/>
              </w:rPr>
            </w:pPr>
            <w:r>
              <w:t>Gagal</w:t>
            </w:r>
          </w:p>
        </w:tc>
      </w:tr>
      <w:tr w:rsidR="00DE5AFF" w14:paraId="27B0185A" w14:textId="77777777" w:rsidTr="00154F0E">
        <w:tc>
          <w:tcPr>
            <w:tcW w:w="510" w:type="dxa"/>
          </w:tcPr>
          <w:p w14:paraId="11335234" w14:textId="77777777" w:rsidR="00DE5AFF" w:rsidRDefault="00DE5AFF" w:rsidP="00154F0E">
            <w:pPr>
              <w:tabs>
                <w:tab w:val="left" w:pos="450"/>
              </w:tabs>
              <w:spacing w:line="276" w:lineRule="auto"/>
              <w:jc w:val="both"/>
            </w:pPr>
            <w:r>
              <w:t>10</w:t>
            </w:r>
          </w:p>
        </w:tc>
        <w:tc>
          <w:tcPr>
            <w:tcW w:w="2323" w:type="dxa"/>
          </w:tcPr>
          <w:p w14:paraId="78E56031" w14:textId="77777777" w:rsidR="00DE5AFF" w:rsidRDefault="00DE5AFF" w:rsidP="00154F0E">
            <w:pPr>
              <w:tabs>
                <w:tab w:val="left" w:pos="450"/>
              </w:tabs>
              <w:spacing w:line="276" w:lineRule="auto"/>
              <w:jc w:val="both"/>
              <w:rPr>
                <w:i/>
                <w:iCs/>
              </w:rPr>
            </w:pPr>
            <w:r>
              <w:rPr>
                <w:i/>
                <w:iCs/>
              </w:rPr>
              <w:t xml:space="preserve">Button </w:t>
            </w:r>
            <w:r>
              <w:t>“Edit” menu berita</w:t>
            </w:r>
          </w:p>
        </w:tc>
        <w:tc>
          <w:tcPr>
            <w:tcW w:w="3941" w:type="dxa"/>
          </w:tcPr>
          <w:p w14:paraId="12A826B3"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berita</w:t>
            </w:r>
          </w:p>
        </w:tc>
        <w:tc>
          <w:tcPr>
            <w:tcW w:w="2236" w:type="dxa"/>
          </w:tcPr>
          <w:p w14:paraId="57E14DE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6912" behindDoc="0" locked="0" layoutInCell="1" allowOverlap="1" wp14:anchorId="428990E0" wp14:editId="3287AC74">
                      <wp:simplePos x="0" y="0"/>
                      <wp:positionH relativeFrom="column">
                        <wp:posOffset>636459</wp:posOffset>
                      </wp:positionH>
                      <wp:positionV relativeFrom="paragraph">
                        <wp:posOffset>15017</wp:posOffset>
                      </wp:positionV>
                      <wp:extent cx="314680" cy="184068"/>
                      <wp:effectExtent l="0" t="0" r="28575" b="26035"/>
                      <wp:wrapNone/>
                      <wp:docPr id="52" name="Rectangle 5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F31F0A" id="Rectangle 52" o:spid="_x0000_s1026" style="position:absolute;margin-left:50.1pt;margin-top:1.2pt;width:24.8pt;height:14.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976B5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7936" behindDoc="0" locked="0" layoutInCell="1" allowOverlap="1" wp14:anchorId="19EFB822" wp14:editId="1C77A999">
                      <wp:simplePos x="0" y="0"/>
                      <wp:positionH relativeFrom="column">
                        <wp:posOffset>636270</wp:posOffset>
                      </wp:positionH>
                      <wp:positionV relativeFrom="paragraph">
                        <wp:posOffset>181412</wp:posOffset>
                      </wp:positionV>
                      <wp:extent cx="314680" cy="184068"/>
                      <wp:effectExtent l="0" t="0" r="28575" b="26035"/>
                      <wp:wrapNone/>
                      <wp:docPr id="53" name="Rectangle 5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2B7A19" id="Rectangle 53" o:spid="_x0000_s1026" style="position:absolute;margin-left:50.1pt;margin-top:14.3pt;width:24.8pt;height:14.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A2DBCC8" w14:textId="77777777" w:rsidR="00DE5AFF" w:rsidRDefault="00DE5AFF" w:rsidP="00154F0E">
            <w:pPr>
              <w:tabs>
                <w:tab w:val="left" w:pos="450"/>
              </w:tabs>
              <w:spacing w:line="276" w:lineRule="auto"/>
              <w:jc w:val="both"/>
              <w:rPr>
                <w:noProof/>
              </w:rPr>
            </w:pPr>
            <w:r>
              <w:t>Gagal</w:t>
            </w:r>
          </w:p>
        </w:tc>
      </w:tr>
      <w:tr w:rsidR="00DE5AFF" w14:paraId="06DF1B8A" w14:textId="77777777" w:rsidTr="00154F0E">
        <w:tc>
          <w:tcPr>
            <w:tcW w:w="510" w:type="dxa"/>
          </w:tcPr>
          <w:p w14:paraId="29A30A6A" w14:textId="77777777" w:rsidR="00DE5AFF" w:rsidRDefault="00DE5AFF" w:rsidP="00154F0E">
            <w:pPr>
              <w:tabs>
                <w:tab w:val="left" w:pos="450"/>
              </w:tabs>
              <w:spacing w:line="276" w:lineRule="auto"/>
              <w:jc w:val="both"/>
            </w:pPr>
            <w:r>
              <w:t>11</w:t>
            </w:r>
          </w:p>
        </w:tc>
        <w:tc>
          <w:tcPr>
            <w:tcW w:w="2323" w:type="dxa"/>
          </w:tcPr>
          <w:p w14:paraId="6ED3568D" w14:textId="77777777" w:rsidR="00DE5AFF" w:rsidRDefault="00DE5AFF" w:rsidP="00154F0E">
            <w:pPr>
              <w:tabs>
                <w:tab w:val="left" w:pos="450"/>
              </w:tabs>
              <w:spacing w:line="276" w:lineRule="auto"/>
              <w:jc w:val="both"/>
              <w:rPr>
                <w:i/>
                <w:iCs/>
              </w:rPr>
            </w:pPr>
            <w:r>
              <w:rPr>
                <w:i/>
                <w:iCs/>
              </w:rPr>
              <w:t xml:space="preserve">Button </w:t>
            </w:r>
            <w:r>
              <w:t>“Hapus” menu berita</w:t>
            </w:r>
          </w:p>
        </w:tc>
        <w:tc>
          <w:tcPr>
            <w:tcW w:w="3941" w:type="dxa"/>
          </w:tcPr>
          <w:p w14:paraId="3CAC5B74" w14:textId="77777777" w:rsidR="00DE5AFF" w:rsidRPr="00ED3725" w:rsidRDefault="00DE5AFF" w:rsidP="00154F0E">
            <w:pPr>
              <w:tabs>
                <w:tab w:val="left" w:pos="450"/>
              </w:tabs>
              <w:spacing w:line="276" w:lineRule="auto"/>
              <w:jc w:val="both"/>
            </w:pPr>
            <w:r>
              <w:t xml:space="preserve">Dapat menghapus data </w:t>
            </w:r>
            <w:r>
              <w:rPr>
                <w:i/>
                <w:iCs/>
              </w:rPr>
              <w:t xml:space="preserve">form </w:t>
            </w:r>
            <w:r>
              <w:t>berita</w:t>
            </w:r>
          </w:p>
        </w:tc>
        <w:tc>
          <w:tcPr>
            <w:tcW w:w="2236" w:type="dxa"/>
          </w:tcPr>
          <w:p w14:paraId="3B3D514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1008" behindDoc="0" locked="0" layoutInCell="1" allowOverlap="1" wp14:anchorId="35B223BB" wp14:editId="0E118BE9">
                      <wp:simplePos x="0" y="0"/>
                      <wp:positionH relativeFrom="column">
                        <wp:posOffset>636459</wp:posOffset>
                      </wp:positionH>
                      <wp:positionV relativeFrom="paragraph">
                        <wp:posOffset>15017</wp:posOffset>
                      </wp:positionV>
                      <wp:extent cx="314680" cy="184068"/>
                      <wp:effectExtent l="0" t="0" r="28575" b="26035"/>
                      <wp:wrapNone/>
                      <wp:docPr id="54" name="Rectangle 5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4C21E7" id="Rectangle 54" o:spid="_x0000_s1026" style="position:absolute;margin-left:50.1pt;margin-top:1.2pt;width:24.8pt;height:14.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A63C5F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2032" behindDoc="0" locked="0" layoutInCell="1" allowOverlap="1" wp14:anchorId="52312E5A" wp14:editId="43CC2230">
                      <wp:simplePos x="0" y="0"/>
                      <wp:positionH relativeFrom="column">
                        <wp:posOffset>636270</wp:posOffset>
                      </wp:positionH>
                      <wp:positionV relativeFrom="paragraph">
                        <wp:posOffset>181412</wp:posOffset>
                      </wp:positionV>
                      <wp:extent cx="314680" cy="184068"/>
                      <wp:effectExtent l="0" t="0" r="28575" b="26035"/>
                      <wp:wrapNone/>
                      <wp:docPr id="55" name="Rectangle 5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1DFF6C" id="Rectangle 55" o:spid="_x0000_s1026" style="position:absolute;margin-left:50.1pt;margin-top:14.3pt;width:24.8pt;height:14.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0AF79C4" w14:textId="77777777" w:rsidR="00DE5AFF" w:rsidRDefault="00DE5AFF" w:rsidP="00154F0E">
            <w:pPr>
              <w:tabs>
                <w:tab w:val="left" w:pos="450"/>
              </w:tabs>
              <w:spacing w:line="276" w:lineRule="auto"/>
              <w:jc w:val="both"/>
              <w:rPr>
                <w:noProof/>
              </w:rPr>
            </w:pPr>
            <w:r>
              <w:t>Gagal</w:t>
            </w:r>
          </w:p>
        </w:tc>
      </w:tr>
      <w:tr w:rsidR="00DE5AFF" w14:paraId="25D7612D" w14:textId="77777777" w:rsidTr="00154F0E">
        <w:tc>
          <w:tcPr>
            <w:tcW w:w="510" w:type="dxa"/>
          </w:tcPr>
          <w:p w14:paraId="38302D9D" w14:textId="77777777" w:rsidR="00DE5AFF" w:rsidRDefault="00DE5AFF" w:rsidP="00154F0E">
            <w:pPr>
              <w:tabs>
                <w:tab w:val="left" w:pos="450"/>
              </w:tabs>
              <w:spacing w:line="276" w:lineRule="auto"/>
              <w:jc w:val="both"/>
            </w:pPr>
            <w:r>
              <w:t>12</w:t>
            </w:r>
          </w:p>
        </w:tc>
        <w:tc>
          <w:tcPr>
            <w:tcW w:w="2323" w:type="dxa"/>
          </w:tcPr>
          <w:p w14:paraId="2B52A785" w14:textId="77777777" w:rsidR="00DE5AFF" w:rsidRDefault="00DE5AFF" w:rsidP="00154F0E">
            <w:pPr>
              <w:tabs>
                <w:tab w:val="left" w:pos="450"/>
              </w:tabs>
              <w:spacing w:line="276" w:lineRule="auto"/>
              <w:jc w:val="both"/>
            </w:pPr>
            <w:r>
              <w:rPr>
                <w:i/>
                <w:iCs/>
              </w:rPr>
              <w:t xml:space="preserve">Button </w:t>
            </w:r>
            <w:r>
              <w:t>“Konfigurasi” pada navbar menu Admin</w:t>
            </w:r>
          </w:p>
        </w:tc>
        <w:tc>
          <w:tcPr>
            <w:tcW w:w="3941" w:type="dxa"/>
          </w:tcPr>
          <w:p w14:paraId="1CF157BC" w14:textId="77777777" w:rsidR="00DE5AFF" w:rsidRDefault="00DE5AFF" w:rsidP="00154F0E">
            <w:pPr>
              <w:tabs>
                <w:tab w:val="left" w:pos="450"/>
              </w:tabs>
              <w:spacing w:line="276" w:lineRule="auto"/>
              <w:jc w:val="both"/>
            </w:pPr>
            <w:r>
              <w:t>Dapat mengalihkan ke halaman konfigurasi pada admin</w:t>
            </w:r>
          </w:p>
        </w:tc>
        <w:tc>
          <w:tcPr>
            <w:tcW w:w="2236" w:type="dxa"/>
          </w:tcPr>
          <w:p w14:paraId="71BF868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8960" behindDoc="0" locked="0" layoutInCell="1" allowOverlap="1" wp14:anchorId="09487012" wp14:editId="3B0013D8">
                      <wp:simplePos x="0" y="0"/>
                      <wp:positionH relativeFrom="column">
                        <wp:posOffset>636459</wp:posOffset>
                      </wp:positionH>
                      <wp:positionV relativeFrom="paragraph">
                        <wp:posOffset>15017</wp:posOffset>
                      </wp:positionV>
                      <wp:extent cx="314680" cy="184068"/>
                      <wp:effectExtent l="0" t="0" r="28575" b="26035"/>
                      <wp:wrapNone/>
                      <wp:docPr id="36" name="Rectangle 3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C919DA" id="Rectangle 36" o:spid="_x0000_s1026" style="position:absolute;margin-left:50.1pt;margin-top:1.2pt;width:24.8pt;height:1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B991B4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9984" behindDoc="0" locked="0" layoutInCell="1" allowOverlap="1" wp14:anchorId="0D060CE1" wp14:editId="3C28CB30">
                      <wp:simplePos x="0" y="0"/>
                      <wp:positionH relativeFrom="column">
                        <wp:posOffset>636270</wp:posOffset>
                      </wp:positionH>
                      <wp:positionV relativeFrom="paragraph">
                        <wp:posOffset>181412</wp:posOffset>
                      </wp:positionV>
                      <wp:extent cx="314680" cy="184068"/>
                      <wp:effectExtent l="0" t="0" r="28575" b="26035"/>
                      <wp:wrapNone/>
                      <wp:docPr id="37" name="Rectangle 3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3DBAA3" id="Rectangle 37" o:spid="_x0000_s1026" style="position:absolute;margin-left:50.1pt;margin-top:14.3pt;width:24.8pt;height:14.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BB9113F" w14:textId="77777777" w:rsidR="00DE5AFF" w:rsidRDefault="00DE5AFF" w:rsidP="00154F0E">
            <w:pPr>
              <w:tabs>
                <w:tab w:val="left" w:pos="450"/>
              </w:tabs>
              <w:spacing w:line="276" w:lineRule="auto"/>
              <w:jc w:val="both"/>
              <w:rPr>
                <w:noProof/>
              </w:rPr>
            </w:pPr>
            <w:r>
              <w:t>Gagal</w:t>
            </w:r>
          </w:p>
        </w:tc>
      </w:tr>
      <w:tr w:rsidR="00DE5AFF" w14:paraId="49B3CDE7" w14:textId="77777777" w:rsidTr="00154F0E">
        <w:tc>
          <w:tcPr>
            <w:tcW w:w="510" w:type="dxa"/>
          </w:tcPr>
          <w:p w14:paraId="52B7B32B" w14:textId="77777777" w:rsidR="00DE5AFF" w:rsidRDefault="00DE5AFF" w:rsidP="00154F0E">
            <w:pPr>
              <w:tabs>
                <w:tab w:val="left" w:pos="450"/>
              </w:tabs>
              <w:spacing w:line="276" w:lineRule="auto"/>
              <w:jc w:val="both"/>
            </w:pPr>
            <w:r>
              <w:t>13</w:t>
            </w:r>
          </w:p>
        </w:tc>
        <w:tc>
          <w:tcPr>
            <w:tcW w:w="2323" w:type="dxa"/>
          </w:tcPr>
          <w:p w14:paraId="6C615ED2" w14:textId="77777777" w:rsidR="00DE5AFF" w:rsidRDefault="00DE5AFF" w:rsidP="00154F0E">
            <w:pPr>
              <w:tabs>
                <w:tab w:val="left" w:pos="450"/>
              </w:tabs>
              <w:spacing w:line="276" w:lineRule="auto"/>
              <w:jc w:val="both"/>
              <w:rPr>
                <w:i/>
                <w:iCs/>
              </w:rPr>
            </w:pPr>
            <w:r>
              <w:rPr>
                <w:i/>
                <w:iCs/>
              </w:rPr>
              <w:t xml:space="preserve">Button </w:t>
            </w:r>
            <w:r>
              <w:t>“Browse” menu konfigurasi</w:t>
            </w:r>
          </w:p>
        </w:tc>
        <w:tc>
          <w:tcPr>
            <w:tcW w:w="3941" w:type="dxa"/>
          </w:tcPr>
          <w:p w14:paraId="6E7F9533" w14:textId="77777777" w:rsidR="00DE5AFF" w:rsidRDefault="00DE5AFF" w:rsidP="00154F0E">
            <w:pPr>
              <w:tabs>
                <w:tab w:val="left" w:pos="450"/>
              </w:tabs>
              <w:spacing w:line="276" w:lineRule="auto"/>
              <w:jc w:val="both"/>
            </w:pPr>
            <w:r>
              <w:t>Dapat mengalihkan ke pencarian file pada penyimpanan</w:t>
            </w:r>
          </w:p>
        </w:tc>
        <w:tc>
          <w:tcPr>
            <w:tcW w:w="2236" w:type="dxa"/>
          </w:tcPr>
          <w:p w14:paraId="2F8BA98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3056" behindDoc="0" locked="0" layoutInCell="1" allowOverlap="1" wp14:anchorId="0407B3CD" wp14:editId="36897E43">
                      <wp:simplePos x="0" y="0"/>
                      <wp:positionH relativeFrom="column">
                        <wp:posOffset>636459</wp:posOffset>
                      </wp:positionH>
                      <wp:positionV relativeFrom="paragraph">
                        <wp:posOffset>15017</wp:posOffset>
                      </wp:positionV>
                      <wp:extent cx="314680" cy="184068"/>
                      <wp:effectExtent l="0" t="0" r="28575" b="26035"/>
                      <wp:wrapNone/>
                      <wp:docPr id="56" name="Rectangle 5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5D7611" id="Rectangle 56" o:spid="_x0000_s1026" style="position:absolute;margin-left:50.1pt;margin-top:1.2pt;width:24.8pt;height:14.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BF4994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4080" behindDoc="0" locked="0" layoutInCell="1" allowOverlap="1" wp14:anchorId="53BDB26C" wp14:editId="2F72AA29">
                      <wp:simplePos x="0" y="0"/>
                      <wp:positionH relativeFrom="column">
                        <wp:posOffset>636270</wp:posOffset>
                      </wp:positionH>
                      <wp:positionV relativeFrom="paragraph">
                        <wp:posOffset>181412</wp:posOffset>
                      </wp:positionV>
                      <wp:extent cx="314680" cy="184068"/>
                      <wp:effectExtent l="0" t="0" r="28575" b="26035"/>
                      <wp:wrapNone/>
                      <wp:docPr id="57" name="Rectangle 5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4D9B10" id="Rectangle 57" o:spid="_x0000_s1026" style="position:absolute;margin-left:50.1pt;margin-top:14.3pt;width:24.8pt;height:1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AA34AF" w14:textId="77777777" w:rsidR="00DE5AFF" w:rsidRDefault="00DE5AFF" w:rsidP="00154F0E">
            <w:pPr>
              <w:tabs>
                <w:tab w:val="left" w:pos="450"/>
              </w:tabs>
              <w:spacing w:line="276" w:lineRule="auto"/>
              <w:jc w:val="both"/>
              <w:rPr>
                <w:noProof/>
              </w:rPr>
            </w:pPr>
            <w:r>
              <w:t>Gagal</w:t>
            </w:r>
          </w:p>
        </w:tc>
      </w:tr>
      <w:tr w:rsidR="00DE5AFF" w14:paraId="2E20F7B4" w14:textId="77777777" w:rsidTr="00154F0E">
        <w:tc>
          <w:tcPr>
            <w:tcW w:w="510" w:type="dxa"/>
          </w:tcPr>
          <w:p w14:paraId="11EEF6D4" w14:textId="77777777" w:rsidR="00DE5AFF" w:rsidRDefault="00DE5AFF" w:rsidP="00154F0E">
            <w:pPr>
              <w:tabs>
                <w:tab w:val="left" w:pos="450"/>
              </w:tabs>
              <w:spacing w:line="276" w:lineRule="auto"/>
              <w:jc w:val="both"/>
            </w:pPr>
            <w:r>
              <w:t>14</w:t>
            </w:r>
          </w:p>
        </w:tc>
        <w:tc>
          <w:tcPr>
            <w:tcW w:w="2323" w:type="dxa"/>
          </w:tcPr>
          <w:p w14:paraId="177FE9AD" w14:textId="77777777" w:rsidR="00DE5AFF" w:rsidRDefault="00DE5AFF" w:rsidP="00154F0E">
            <w:pPr>
              <w:tabs>
                <w:tab w:val="left" w:pos="450"/>
              </w:tabs>
              <w:spacing w:line="276" w:lineRule="auto"/>
              <w:jc w:val="both"/>
              <w:rPr>
                <w:i/>
                <w:iCs/>
              </w:rPr>
            </w:pPr>
            <w:r>
              <w:rPr>
                <w:i/>
                <w:iCs/>
              </w:rPr>
              <w:t xml:space="preserve">Button </w:t>
            </w:r>
            <w:r>
              <w:t>“</w:t>
            </w:r>
            <w:r>
              <w:rPr>
                <w:i/>
                <w:iCs/>
              </w:rPr>
              <w:t>Upload</w:t>
            </w:r>
            <w:r>
              <w:t>” menu konfigurasi</w:t>
            </w:r>
          </w:p>
        </w:tc>
        <w:tc>
          <w:tcPr>
            <w:tcW w:w="3941" w:type="dxa"/>
          </w:tcPr>
          <w:p w14:paraId="21345057" w14:textId="77777777" w:rsidR="00DE5AFF" w:rsidRDefault="00DE5AFF" w:rsidP="00154F0E">
            <w:pPr>
              <w:tabs>
                <w:tab w:val="left" w:pos="450"/>
              </w:tabs>
              <w:spacing w:line="276" w:lineRule="auto"/>
              <w:jc w:val="both"/>
            </w:pPr>
            <w:r>
              <w:t>Dapat mengunggah file yang akan diunggah</w:t>
            </w:r>
          </w:p>
        </w:tc>
        <w:tc>
          <w:tcPr>
            <w:tcW w:w="2236" w:type="dxa"/>
          </w:tcPr>
          <w:p w14:paraId="6EFADFD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1248" behindDoc="0" locked="0" layoutInCell="1" allowOverlap="1" wp14:anchorId="5CF6A0F6" wp14:editId="7C89F4CD">
                      <wp:simplePos x="0" y="0"/>
                      <wp:positionH relativeFrom="column">
                        <wp:posOffset>636459</wp:posOffset>
                      </wp:positionH>
                      <wp:positionV relativeFrom="paragraph">
                        <wp:posOffset>15017</wp:posOffset>
                      </wp:positionV>
                      <wp:extent cx="314680" cy="184068"/>
                      <wp:effectExtent l="0" t="0" r="28575" b="26035"/>
                      <wp:wrapNone/>
                      <wp:docPr id="58" name="Rectangle 5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DF1E120" id="Rectangle 58" o:spid="_x0000_s1026" style="position:absolute;margin-left:50.1pt;margin-top:1.2pt;width:24.8pt;height:14.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690FF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2272" behindDoc="0" locked="0" layoutInCell="1" allowOverlap="1" wp14:anchorId="53814AD7" wp14:editId="22210960">
                      <wp:simplePos x="0" y="0"/>
                      <wp:positionH relativeFrom="column">
                        <wp:posOffset>636270</wp:posOffset>
                      </wp:positionH>
                      <wp:positionV relativeFrom="paragraph">
                        <wp:posOffset>181412</wp:posOffset>
                      </wp:positionV>
                      <wp:extent cx="314680" cy="184068"/>
                      <wp:effectExtent l="0" t="0" r="28575" b="26035"/>
                      <wp:wrapNone/>
                      <wp:docPr id="59" name="Rectangle 5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3A493B" id="Rectangle 59" o:spid="_x0000_s1026" style="position:absolute;margin-left:50.1pt;margin-top:14.3pt;width:24.8pt;height:14.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E967C07" w14:textId="77777777" w:rsidR="00DE5AFF" w:rsidRDefault="00DE5AFF" w:rsidP="00154F0E">
            <w:pPr>
              <w:tabs>
                <w:tab w:val="left" w:pos="450"/>
              </w:tabs>
              <w:spacing w:line="276" w:lineRule="auto"/>
              <w:jc w:val="both"/>
              <w:rPr>
                <w:noProof/>
              </w:rPr>
            </w:pPr>
            <w:r>
              <w:t>Gagal</w:t>
            </w:r>
          </w:p>
        </w:tc>
      </w:tr>
      <w:tr w:rsidR="00DE5AFF" w14:paraId="01C942FD" w14:textId="77777777" w:rsidTr="00154F0E">
        <w:tc>
          <w:tcPr>
            <w:tcW w:w="510" w:type="dxa"/>
          </w:tcPr>
          <w:p w14:paraId="41CB8217" w14:textId="77777777" w:rsidR="00DE5AFF" w:rsidRDefault="00DE5AFF" w:rsidP="00154F0E">
            <w:pPr>
              <w:tabs>
                <w:tab w:val="left" w:pos="450"/>
              </w:tabs>
              <w:spacing w:line="276" w:lineRule="auto"/>
              <w:jc w:val="both"/>
            </w:pPr>
            <w:r>
              <w:t>15</w:t>
            </w:r>
          </w:p>
        </w:tc>
        <w:tc>
          <w:tcPr>
            <w:tcW w:w="2323" w:type="dxa"/>
          </w:tcPr>
          <w:p w14:paraId="374A940F" w14:textId="77777777" w:rsidR="00DE5AFF" w:rsidRDefault="00DE5AFF" w:rsidP="00154F0E">
            <w:pPr>
              <w:tabs>
                <w:tab w:val="left" w:pos="450"/>
              </w:tabs>
              <w:spacing w:line="276" w:lineRule="auto"/>
              <w:jc w:val="both"/>
            </w:pPr>
            <w:r>
              <w:rPr>
                <w:i/>
                <w:iCs/>
              </w:rPr>
              <w:t xml:space="preserve">Button </w:t>
            </w:r>
            <w:r>
              <w:t>“Tambah” menu konfigurasi</w:t>
            </w:r>
          </w:p>
        </w:tc>
        <w:tc>
          <w:tcPr>
            <w:tcW w:w="3941" w:type="dxa"/>
          </w:tcPr>
          <w:p w14:paraId="431EC5E9"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onfigurasi</w:t>
            </w:r>
          </w:p>
        </w:tc>
        <w:tc>
          <w:tcPr>
            <w:tcW w:w="2236" w:type="dxa"/>
          </w:tcPr>
          <w:p w14:paraId="0E9B59E8"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5104" behindDoc="0" locked="0" layoutInCell="1" allowOverlap="1" wp14:anchorId="68717799" wp14:editId="64060C9C">
                      <wp:simplePos x="0" y="0"/>
                      <wp:positionH relativeFrom="column">
                        <wp:posOffset>636459</wp:posOffset>
                      </wp:positionH>
                      <wp:positionV relativeFrom="paragraph">
                        <wp:posOffset>15017</wp:posOffset>
                      </wp:positionV>
                      <wp:extent cx="314680" cy="184068"/>
                      <wp:effectExtent l="0" t="0" r="28575" b="26035"/>
                      <wp:wrapNone/>
                      <wp:docPr id="38" name="Rectangle 3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6FD2206" id="Rectangle 38" o:spid="_x0000_s1026" style="position:absolute;margin-left:50.1pt;margin-top:1.2pt;width:24.8pt;height:14.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8D4E01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6128" behindDoc="0" locked="0" layoutInCell="1" allowOverlap="1" wp14:anchorId="571EA951" wp14:editId="4E5270CD">
                      <wp:simplePos x="0" y="0"/>
                      <wp:positionH relativeFrom="column">
                        <wp:posOffset>636270</wp:posOffset>
                      </wp:positionH>
                      <wp:positionV relativeFrom="paragraph">
                        <wp:posOffset>181412</wp:posOffset>
                      </wp:positionV>
                      <wp:extent cx="314680" cy="184068"/>
                      <wp:effectExtent l="0" t="0" r="28575" b="26035"/>
                      <wp:wrapNone/>
                      <wp:docPr id="39" name="Rectangle 3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9FD4FD" id="Rectangle 39" o:spid="_x0000_s1026" style="position:absolute;margin-left:50.1pt;margin-top:14.3pt;width:24.8pt;height:1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9A59EC9" w14:textId="77777777" w:rsidR="00DE5AFF" w:rsidRDefault="00DE5AFF" w:rsidP="00154F0E">
            <w:pPr>
              <w:tabs>
                <w:tab w:val="left" w:pos="450"/>
              </w:tabs>
              <w:spacing w:line="276" w:lineRule="auto"/>
              <w:jc w:val="both"/>
              <w:rPr>
                <w:noProof/>
              </w:rPr>
            </w:pPr>
            <w:r>
              <w:t>Gagal</w:t>
            </w:r>
          </w:p>
        </w:tc>
      </w:tr>
      <w:tr w:rsidR="00DE5AFF" w14:paraId="2DD5D857" w14:textId="77777777" w:rsidTr="00154F0E">
        <w:tc>
          <w:tcPr>
            <w:tcW w:w="510" w:type="dxa"/>
          </w:tcPr>
          <w:p w14:paraId="211B9FB5" w14:textId="77777777" w:rsidR="00DE5AFF" w:rsidRDefault="00DE5AFF" w:rsidP="00154F0E">
            <w:pPr>
              <w:tabs>
                <w:tab w:val="left" w:pos="450"/>
              </w:tabs>
              <w:spacing w:line="276" w:lineRule="auto"/>
              <w:jc w:val="both"/>
            </w:pPr>
            <w:r>
              <w:t>16</w:t>
            </w:r>
          </w:p>
        </w:tc>
        <w:tc>
          <w:tcPr>
            <w:tcW w:w="2323" w:type="dxa"/>
          </w:tcPr>
          <w:p w14:paraId="3BCA9449" w14:textId="77777777" w:rsidR="00DE5AFF" w:rsidRDefault="00DE5AFF" w:rsidP="00154F0E">
            <w:pPr>
              <w:tabs>
                <w:tab w:val="left" w:pos="450"/>
              </w:tabs>
              <w:spacing w:line="276" w:lineRule="auto"/>
              <w:jc w:val="both"/>
            </w:pPr>
            <w:r>
              <w:rPr>
                <w:i/>
                <w:iCs/>
              </w:rPr>
              <w:t xml:space="preserve">Button </w:t>
            </w:r>
            <w:r>
              <w:t>“</w:t>
            </w:r>
            <w:r w:rsidRPr="00617A42">
              <w:rPr>
                <w:i/>
                <w:iCs/>
              </w:rPr>
              <w:t>User</w:t>
            </w:r>
            <w:r>
              <w:t>” pada navbar menu Admin</w:t>
            </w:r>
          </w:p>
        </w:tc>
        <w:tc>
          <w:tcPr>
            <w:tcW w:w="3941" w:type="dxa"/>
          </w:tcPr>
          <w:p w14:paraId="65A78178" w14:textId="77777777" w:rsidR="00DE5AFF" w:rsidRDefault="00DE5AFF" w:rsidP="00154F0E">
            <w:pPr>
              <w:tabs>
                <w:tab w:val="left" w:pos="450"/>
              </w:tabs>
              <w:spacing w:line="276" w:lineRule="auto"/>
              <w:jc w:val="both"/>
            </w:pPr>
            <w:r>
              <w:t>Dapat mengalihkan ke halaman user pada admin</w:t>
            </w:r>
          </w:p>
        </w:tc>
        <w:tc>
          <w:tcPr>
            <w:tcW w:w="2236" w:type="dxa"/>
          </w:tcPr>
          <w:p w14:paraId="661EC75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7152" behindDoc="0" locked="0" layoutInCell="1" allowOverlap="1" wp14:anchorId="4BBE4349" wp14:editId="5D28270D">
                      <wp:simplePos x="0" y="0"/>
                      <wp:positionH relativeFrom="column">
                        <wp:posOffset>636459</wp:posOffset>
                      </wp:positionH>
                      <wp:positionV relativeFrom="paragraph">
                        <wp:posOffset>15017</wp:posOffset>
                      </wp:positionV>
                      <wp:extent cx="314680" cy="184068"/>
                      <wp:effectExtent l="0" t="0" r="28575" b="26035"/>
                      <wp:wrapNone/>
                      <wp:docPr id="40" name="Rectangle 4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4E7F461" id="Rectangle 40" o:spid="_x0000_s1026" style="position:absolute;margin-left:50.1pt;margin-top:1.2pt;width:24.8pt;height:1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5D219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8176" behindDoc="0" locked="0" layoutInCell="1" allowOverlap="1" wp14:anchorId="686F0E43" wp14:editId="078319CD">
                      <wp:simplePos x="0" y="0"/>
                      <wp:positionH relativeFrom="column">
                        <wp:posOffset>636270</wp:posOffset>
                      </wp:positionH>
                      <wp:positionV relativeFrom="paragraph">
                        <wp:posOffset>181412</wp:posOffset>
                      </wp:positionV>
                      <wp:extent cx="314680" cy="184068"/>
                      <wp:effectExtent l="0" t="0" r="28575" b="26035"/>
                      <wp:wrapNone/>
                      <wp:docPr id="41" name="Rectangle 4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B21E11" id="Rectangle 41" o:spid="_x0000_s1026" style="position:absolute;margin-left:50.1pt;margin-top:14.3pt;width:24.8pt;height:14.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8390086" w14:textId="77777777" w:rsidR="00DE5AFF" w:rsidRDefault="00DE5AFF" w:rsidP="00154F0E">
            <w:pPr>
              <w:tabs>
                <w:tab w:val="left" w:pos="450"/>
              </w:tabs>
              <w:spacing w:line="276" w:lineRule="auto"/>
              <w:jc w:val="both"/>
              <w:rPr>
                <w:noProof/>
              </w:rPr>
            </w:pPr>
            <w:r>
              <w:t>Gagal</w:t>
            </w:r>
          </w:p>
        </w:tc>
      </w:tr>
      <w:tr w:rsidR="00DE5AFF" w14:paraId="6D18BDD2" w14:textId="77777777" w:rsidTr="00154F0E">
        <w:tc>
          <w:tcPr>
            <w:tcW w:w="510" w:type="dxa"/>
          </w:tcPr>
          <w:p w14:paraId="7FD95C44" w14:textId="77777777" w:rsidR="00DE5AFF" w:rsidRDefault="00DE5AFF" w:rsidP="00154F0E">
            <w:pPr>
              <w:tabs>
                <w:tab w:val="left" w:pos="450"/>
              </w:tabs>
              <w:spacing w:line="276" w:lineRule="auto"/>
              <w:jc w:val="both"/>
            </w:pPr>
            <w:r>
              <w:lastRenderedPageBreak/>
              <w:t>17</w:t>
            </w:r>
          </w:p>
        </w:tc>
        <w:tc>
          <w:tcPr>
            <w:tcW w:w="2323" w:type="dxa"/>
          </w:tcPr>
          <w:p w14:paraId="50B594AA" w14:textId="77777777" w:rsidR="00DE5AFF" w:rsidRDefault="00DE5AFF" w:rsidP="00154F0E">
            <w:pPr>
              <w:tabs>
                <w:tab w:val="left" w:pos="450"/>
              </w:tabs>
              <w:spacing w:line="276" w:lineRule="auto"/>
              <w:jc w:val="both"/>
            </w:pPr>
            <w:r>
              <w:rPr>
                <w:i/>
                <w:iCs/>
              </w:rPr>
              <w:t xml:space="preserve">Button </w:t>
            </w:r>
            <w:r>
              <w:t xml:space="preserve">“Tambah” menu </w:t>
            </w:r>
            <w:r w:rsidRPr="00617A42">
              <w:rPr>
                <w:i/>
                <w:iCs/>
              </w:rPr>
              <w:t>user</w:t>
            </w:r>
          </w:p>
        </w:tc>
        <w:tc>
          <w:tcPr>
            <w:tcW w:w="3941" w:type="dxa"/>
          </w:tcPr>
          <w:p w14:paraId="61151041"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user</w:t>
            </w:r>
          </w:p>
        </w:tc>
        <w:tc>
          <w:tcPr>
            <w:tcW w:w="2236" w:type="dxa"/>
          </w:tcPr>
          <w:p w14:paraId="001D66E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9200" behindDoc="0" locked="0" layoutInCell="1" allowOverlap="1" wp14:anchorId="4B8191CF" wp14:editId="44C37EDA">
                      <wp:simplePos x="0" y="0"/>
                      <wp:positionH relativeFrom="column">
                        <wp:posOffset>636459</wp:posOffset>
                      </wp:positionH>
                      <wp:positionV relativeFrom="paragraph">
                        <wp:posOffset>15017</wp:posOffset>
                      </wp:positionV>
                      <wp:extent cx="314680" cy="184068"/>
                      <wp:effectExtent l="0" t="0" r="28575" b="26035"/>
                      <wp:wrapNone/>
                      <wp:docPr id="42" name="Rectangle 4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2027146" id="Rectangle 42" o:spid="_x0000_s1026" style="position:absolute;margin-left:50.1pt;margin-top:1.2pt;width:24.8pt;height:14.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3027F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0224" behindDoc="0" locked="0" layoutInCell="1" allowOverlap="1" wp14:anchorId="1AE64412" wp14:editId="0ECE15F9">
                      <wp:simplePos x="0" y="0"/>
                      <wp:positionH relativeFrom="column">
                        <wp:posOffset>636270</wp:posOffset>
                      </wp:positionH>
                      <wp:positionV relativeFrom="paragraph">
                        <wp:posOffset>181412</wp:posOffset>
                      </wp:positionV>
                      <wp:extent cx="314680" cy="184068"/>
                      <wp:effectExtent l="0" t="0" r="28575" b="26035"/>
                      <wp:wrapNone/>
                      <wp:docPr id="43" name="Rectangle 4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E96AFF" id="Rectangle 43" o:spid="_x0000_s1026" style="position:absolute;margin-left:50.1pt;margin-top:14.3pt;width:24.8pt;height:14.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EA85B9" w14:textId="77777777" w:rsidR="00DE5AFF" w:rsidRDefault="00DE5AFF" w:rsidP="00154F0E">
            <w:pPr>
              <w:tabs>
                <w:tab w:val="left" w:pos="450"/>
              </w:tabs>
              <w:spacing w:line="276" w:lineRule="auto"/>
              <w:jc w:val="both"/>
              <w:rPr>
                <w:noProof/>
              </w:rPr>
            </w:pPr>
            <w:r>
              <w:t>Gagal</w:t>
            </w:r>
          </w:p>
        </w:tc>
      </w:tr>
      <w:tr w:rsidR="00DE5AFF" w14:paraId="4B0A0C87" w14:textId="77777777" w:rsidTr="00154F0E">
        <w:tc>
          <w:tcPr>
            <w:tcW w:w="510" w:type="dxa"/>
          </w:tcPr>
          <w:p w14:paraId="69370102" w14:textId="77777777" w:rsidR="00DE5AFF" w:rsidRDefault="00DE5AFF" w:rsidP="00154F0E">
            <w:pPr>
              <w:tabs>
                <w:tab w:val="left" w:pos="450"/>
              </w:tabs>
              <w:spacing w:line="276" w:lineRule="auto"/>
              <w:jc w:val="both"/>
            </w:pPr>
            <w:r>
              <w:t>18</w:t>
            </w:r>
          </w:p>
        </w:tc>
        <w:tc>
          <w:tcPr>
            <w:tcW w:w="2323" w:type="dxa"/>
          </w:tcPr>
          <w:p w14:paraId="7E2E988B" w14:textId="77777777" w:rsidR="00DE5AFF" w:rsidRDefault="00DE5AFF" w:rsidP="00154F0E">
            <w:pPr>
              <w:tabs>
                <w:tab w:val="left" w:pos="450"/>
              </w:tabs>
              <w:spacing w:line="276" w:lineRule="auto"/>
              <w:jc w:val="both"/>
            </w:pPr>
            <w:r>
              <w:rPr>
                <w:i/>
                <w:iCs/>
              </w:rPr>
              <w:t xml:space="preserve">Button </w:t>
            </w:r>
            <w:r>
              <w:t xml:space="preserve">“Edit” menu </w:t>
            </w:r>
            <w:r w:rsidRPr="00617A42">
              <w:rPr>
                <w:i/>
                <w:iCs/>
              </w:rPr>
              <w:t>user</w:t>
            </w:r>
          </w:p>
        </w:tc>
        <w:tc>
          <w:tcPr>
            <w:tcW w:w="3941" w:type="dxa"/>
          </w:tcPr>
          <w:p w14:paraId="5C9EFF23" w14:textId="77777777" w:rsidR="00DE5AFF" w:rsidRDefault="00DE5AFF" w:rsidP="00154F0E">
            <w:pPr>
              <w:tabs>
                <w:tab w:val="left" w:pos="450"/>
              </w:tabs>
              <w:spacing w:line="276" w:lineRule="auto"/>
              <w:jc w:val="both"/>
            </w:pPr>
            <w:r>
              <w:t xml:space="preserve">Dapat mengubah data </w:t>
            </w:r>
            <w:r>
              <w:rPr>
                <w:i/>
                <w:iCs/>
              </w:rPr>
              <w:t>form user</w:t>
            </w:r>
          </w:p>
        </w:tc>
        <w:tc>
          <w:tcPr>
            <w:tcW w:w="2236" w:type="dxa"/>
          </w:tcPr>
          <w:p w14:paraId="5AAEB8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3296" behindDoc="0" locked="0" layoutInCell="1" allowOverlap="1" wp14:anchorId="132DA41D" wp14:editId="58FD97EB">
                      <wp:simplePos x="0" y="0"/>
                      <wp:positionH relativeFrom="column">
                        <wp:posOffset>636459</wp:posOffset>
                      </wp:positionH>
                      <wp:positionV relativeFrom="paragraph">
                        <wp:posOffset>15017</wp:posOffset>
                      </wp:positionV>
                      <wp:extent cx="314680" cy="184068"/>
                      <wp:effectExtent l="0" t="0" r="28575" b="26035"/>
                      <wp:wrapNone/>
                      <wp:docPr id="44" name="Rectangle 4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A82E51C" id="Rectangle 44" o:spid="_x0000_s1026" style="position:absolute;margin-left:50.1pt;margin-top:1.2pt;width:24.8pt;height:14.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BDF8DF2"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4320" behindDoc="0" locked="0" layoutInCell="1" allowOverlap="1" wp14:anchorId="13B9F2BB" wp14:editId="5FA1BA09">
                      <wp:simplePos x="0" y="0"/>
                      <wp:positionH relativeFrom="column">
                        <wp:posOffset>636270</wp:posOffset>
                      </wp:positionH>
                      <wp:positionV relativeFrom="paragraph">
                        <wp:posOffset>181412</wp:posOffset>
                      </wp:positionV>
                      <wp:extent cx="314680" cy="184068"/>
                      <wp:effectExtent l="0" t="0" r="28575" b="26035"/>
                      <wp:wrapNone/>
                      <wp:docPr id="45" name="Rectangle 4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1A0A2C" id="Rectangle 45" o:spid="_x0000_s1026" style="position:absolute;margin-left:50.1pt;margin-top:14.3pt;width:24.8pt;height:14.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4A55722D" w14:textId="77777777" w:rsidR="00DE5AFF" w:rsidRDefault="00DE5AFF" w:rsidP="00154F0E">
            <w:pPr>
              <w:tabs>
                <w:tab w:val="left" w:pos="450"/>
              </w:tabs>
              <w:spacing w:line="276" w:lineRule="auto"/>
              <w:jc w:val="both"/>
              <w:rPr>
                <w:noProof/>
              </w:rPr>
            </w:pPr>
            <w:r>
              <w:t>Gagal</w:t>
            </w:r>
          </w:p>
        </w:tc>
      </w:tr>
      <w:tr w:rsidR="00DE5AFF" w14:paraId="4528CC9F" w14:textId="77777777" w:rsidTr="00154F0E">
        <w:tc>
          <w:tcPr>
            <w:tcW w:w="510" w:type="dxa"/>
          </w:tcPr>
          <w:p w14:paraId="5B8F6B43" w14:textId="77777777" w:rsidR="00DE5AFF" w:rsidRDefault="00DE5AFF" w:rsidP="00154F0E">
            <w:pPr>
              <w:tabs>
                <w:tab w:val="left" w:pos="450"/>
              </w:tabs>
              <w:spacing w:line="276" w:lineRule="auto"/>
              <w:jc w:val="both"/>
            </w:pPr>
            <w:r>
              <w:t>19</w:t>
            </w:r>
          </w:p>
        </w:tc>
        <w:tc>
          <w:tcPr>
            <w:tcW w:w="2323" w:type="dxa"/>
          </w:tcPr>
          <w:p w14:paraId="2812C97A" w14:textId="77777777" w:rsidR="00DE5AFF" w:rsidRDefault="00DE5AFF" w:rsidP="00154F0E">
            <w:pPr>
              <w:tabs>
                <w:tab w:val="left" w:pos="450"/>
              </w:tabs>
              <w:spacing w:line="276" w:lineRule="auto"/>
              <w:jc w:val="both"/>
            </w:pPr>
            <w:r>
              <w:rPr>
                <w:i/>
                <w:iCs/>
              </w:rPr>
              <w:t xml:space="preserve">Button </w:t>
            </w:r>
            <w:r>
              <w:t xml:space="preserve">“Hapus” menu </w:t>
            </w:r>
            <w:r w:rsidRPr="00617A42">
              <w:rPr>
                <w:i/>
                <w:iCs/>
              </w:rPr>
              <w:t>user</w:t>
            </w:r>
          </w:p>
        </w:tc>
        <w:tc>
          <w:tcPr>
            <w:tcW w:w="3941" w:type="dxa"/>
          </w:tcPr>
          <w:p w14:paraId="73C80284" w14:textId="77777777" w:rsidR="00DE5AFF" w:rsidRDefault="00DE5AFF" w:rsidP="00154F0E">
            <w:pPr>
              <w:tabs>
                <w:tab w:val="left" w:pos="450"/>
              </w:tabs>
              <w:spacing w:line="276" w:lineRule="auto"/>
              <w:jc w:val="both"/>
            </w:pPr>
            <w:r>
              <w:t xml:space="preserve">Dapat menghapus data </w:t>
            </w:r>
            <w:r>
              <w:rPr>
                <w:i/>
                <w:iCs/>
              </w:rPr>
              <w:t>form user</w:t>
            </w:r>
          </w:p>
        </w:tc>
        <w:tc>
          <w:tcPr>
            <w:tcW w:w="2236" w:type="dxa"/>
          </w:tcPr>
          <w:p w14:paraId="5B1580C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5344" behindDoc="0" locked="0" layoutInCell="1" allowOverlap="1" wp14:anchorId="5A6ADDC2" wp14:editId="50CA4A4B">
                      <wp:simplePos x="0" y="0"/>
                      <wp:positionH relativeFrom="column">
                        <wp:posOffset>636459</wp:posOffset>
                      </wp:positionH>
                      <wp:positionV relativeFrom="paragraph">
                        <wp:posOffset>15017</wp:posOffset>
                      </wp:positionV>
                      <wp:extent cx="314680" cy="184068"/>
                      <wp:effectExtent l="0" t="0" r="28575" b="26035"/>
                      <wp:wrapNone/>
                      <wp:docPr id="46" name="Rectangle 4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0E0D74" id="Rectangle 46" o:spid="_x0000_s1026" style="position:absolute;margin-left:50.1pt;margin-top:1.2pt;width:24.8pt;height:14.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2FB4C9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6368" behindDoc="0" locked="0" layoutInCell="1" allowOverlap="1" wp14:anchorId="7B9111E2" wp14:editId="076807DC">
                      <wp:simplePos x="0" y="0"/>
                      <wp:positionH relativeFrom="column">
                        <wp:posOffset>636270</wp:posOffset>
                      </wp:positionH>
                      <wp:positionV relativeFrom="paragraph">
                        <wp:posOffset>181412</wp:posOffset>
                      </wp:positionV>
                      <wp:extent cx="314680" cy="184068"/>
                      <wp:effectExtent l="0" t="0" r="28575" b="26035"/>
                      <wp:wrapNone/>
                      <wp:docPr id="47" name="Rectangle 4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C5C6C84" id="Rectangle 47" o:spid="_x0000_s1026" style="position:absolute;margin-left:50.1pt;margin-top:14.3pt;width:24.8pt;height:14.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DB6B41E" w14:textId="77777777" w:rsidR="00DE5AFF" w:rsidRDefault="00DE5AFF" w:rsidP="00154F0E">
            <w:pPr>
              <w:tabs>
                <w:tab w:val="left" w:pos="450"/>
              </w:tabs>
              <w:spacing w:line="276" w:lineRule="auto"/>
              <w:jc w:val="both"/>
              <w:rPr>
                <w:noProof/>
              </w:rPr>
            </w:pPr>
            <w:r>
              <w:t>Gagal</w:t>
            </w:r>
          </w:p>
        </w:tc>
      </w:tr>
      <w:tr w:rsidR="00F239D1" w14:paraId="12222EC0" w14:textId="77777777" w:rsidTr="00154F0E">
        <w:tc>
          <w:tcPr>
            <w:tcW w:w="510" w:type="dxa"/>
          </w:tcPr>
          <w:p w14:paraId="62CAD8D7" w14:textId="07356857" w:rsidR="00F239D1" w:rsidRDefault="00F239D1" w:rsidP="00F239D1">
            <w:pPr>
              <w:tabs>
                <w:tab w:val="left" w:pos="450"/>
              </w:tabs>
              <w:spacing w:line="276" w:lineRule="auto"/>
              <w:jc w:val="both"/>
            </w:pPr>
            <w:r>
              <w:t>20</w:t>
            </w:r>
          </w:p>
        </w:tc>
        <w:tc>
          <w:tcPr>
            <w:tcW w:w="2323" w:type="dxa"/>
          </w:tcPr>
          <w:p w14:paraId="1AED8A79" w14:textId="1CCB82C1" w:rsidR="00F239D1" w:rsidRDefault="00F239D1" w:rsidP="00F239D1">
            <w:pPr>
              <w:tabs>
                <w:tab w:val="left" w:pos="450"/>
              </w:tabs>
              <w:spacing w:line="276" w:lineRule="auto"/>
              <w:jc w:val="both"/>
              <w:rPr>
                <w:i/>
                <w:iCs/>
              </w:rPr>
            </w:pPr>
            <w:r>
              <w:rPr>
                <w:i/>
                <w:iCs/>
              </w:rPr>
              <w:t xml:space="preserve">Button </w:t>
            </w:r>
            <w:r>
              <w:t>“</w:t>
            </w:r>
            <w:r>
              <w:rPr>
                <w:i/>
                <w:iCs/>
              </w:rPr>
              <w:t>Log Out</w:t>
            </w:r>
            <w:r>
              <w:t>”</w:t>
            </w:r>
            <w:r>
              <w:t xml:space="preserve"> pada navbar menu Admin</w:t>
            </w:r>
          </w:p>
        </w:tc>
        <w:tc>
          <w:tcPr>
            <w:tcW w:w="3941" w:type="dxa"/>
          </w:tcPr>
          <w:p w14:paraId="25E5F9AF" w14:textId="1513A7CB" w:rsidR="00F239D1" w:rsidRPr="00F239D1" w:rsidRDefault="00F239D1" w:rsidP="00F239D1">
            <w:pPr>
              <w:tabs>
                <w:tab w:val="left" w:pos="450"/>
              </w:tabs>
              <w:spacing w:line="276" w:lineRule="auto"/>
              <w:jc w:val="both"/>
            </w:pPr>
            <w:r>
              <w:t xml:space="preserve">Dapat keluar dari sistem admin dan mengalihkan ke halaman awal </w:t>
            </w:r>
            <w:r>
              <w:rPr>
                <w:i/>
                <w:iCs/>
              </w:rPr>
              <w:t xml:space="preserve">log in </w:t>
            </w:r>
          </w:p>
        </w:tc>
        <w:tc>
          <w:tcPr>
            <w:tcW w:w="2236" w:type="dxa"/>
          </w:tcPr>
          <w:p w14:paraId="1923924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5280" behindDoc="0" locked="0" layoutInCell="1" allowOverlap="1" wp14:anchorId="039B3608" wp14:editId="74748B0C">
                      <wp:simplePos x="0" y="0"/>
                      <wp:positionH relativeFrom="column">
                        <wp:posOffset>636459</wp:posOffset>
                      </wp:positionH>
                      <wp:positionV relativeFrom="paragraph">
                        <wp:posOffset>15017</wp:posOffset>
                      </wp:positionV>
                      <wp:extent cx="314680" cy="184068"/>
                      <wp:effectExtent l="0" t="0" r="28575" b="26035"/>
                      <wp:wrapNone/>
                      <wp:docPr id="78" name="Rectangle 7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31C18F" id="Rectangle 78" o:spid="_x0000_s1026" style="position:absolute;margin-left:50.1pt;margin-top:1.2pt;width:24.8pt;height:14.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4AEBC2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6304" behindDoc="0" locked="0" layoutInCell="1" allowOverlap="1" wp14:anchorId="360749C4" wp14:editId="50A5A82A">
                      <wp:simplePos x="0" y="0"/>
                      <wp:positionH relativeFrom="column">
                        <wp:posOffset>636270</wp:posOffset>
                      </wp:positionH>
                      <wp:positionV relativeFrom="paragraph">
                        <wp:posOffset>181412</wp:posOffset>
                      </wp:positionV>
                      <wp:extent cx="314680" cy="184068"/>
                      <wp:effectExtent l="0" t="0" r="28575" b="26035"/>
                      <wp:wrapNone/>
                      <wp:docPr id="79" name="Rectangle 7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7D1F2D" id="Rectangle 79" o:spid="_x0000_s1026" style="position:absolute;margin-left:50.1pt;margin-top:14.3pt;width:24.8pt;height:14.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2A86B1F" w14:textId="3E7402C6" w:rsidR="00F239D1" w:rsidRDefault="00F239D1" w:rsidP="00F239D1">
            <w:pPr>
              <w:tabs>
                <w:tab w:val="left" w:pos="450"/>
              </w:tabs>
              <w:spacing w:line="276" w:lineRule="auto"/>
              <w:jc w:val="both"/>
              <w:rPr>
                <w:noProof/>
              </w:rPr>
            </w:pPr>
            <w:r>
              <w:t>Gagal</w:t>
            </w:r>
          </w:p>
        </w:tc>
      </w:tr>
      <w:tr w:rsidR="00F239D1" w14:paraId="65012F9B" w14:textId="77777777" w:rsidTr="00154F0E">
        <w:tc>
          <w:tcPr>
            <w:tcW w:w="510" w:type="dxa"/>
          </w:tcPr>
          <w:p w14:paraId="493ED4EA" w14:textId="75AC9719" w:rsidR="00F239D1" w:rsidRDefault="00F239D1" w:rsidP="00F239D1">
            <w:pPr>
              <w:tabs>
                <w:tab w:val="left" w:pos="450"/>
              </w:tabs>
              <w:spacing w:line="276" w:lineRule="auto"/>
              <w:jc w:val="both"/>
            </w:pPr>
            <w:r>
              <w:t>2</w:t>
            </w:r>
            <w:r>
              <w:t>1</w:t>
            </w:r>
          </w:p>
        </w:tc>
        <w:tc>
          <w:tcPr>
            <w:tcW w:w="2323" w:type="dxa"/>
          </w:tcPr>
          <w:p w14:paraId="0A7AF718" w14:textId="77777777" w:rsidR="00F239D1" w:rsidRPr="00617A42" w:rsidRDefault="00F239D1" w:rsidP="00F239D1">
            <w:pPr>
              <w:tabs>
                <w:tab w:val="left" w:pos="450"/>
              </w:tabs>
              <w:spacing w:line="276" w:lineRule="auto"/>
              <w:jc w:val="both"/>
            </w:pPr>
            <w:r w:rsidRPr="00DB28CC">
              <w:rPr>
                <w:i/>
                <w:iCs/>
              </w:rPr>
              <w:t>Load</w:t>
            </w:r>
            <w:r>
              <w:t xml:space="preserve"> halaman </w:t>
            </w:r>
            <w:r>
              <w:rPr>
                <w:i/>
                <w:iCs/>
              </w:rPr>
              <w:t xml:space="preserve">home </w:t>
            </w:r>
            <w:r>
              <w:t>Pengunjung</w:t>
            </w:r>
          </w:p>
        </w:tc>
        <w:tc>
          <w:tcPr>
            <w:tcW w:w="3941" w:type="dxa"/>
          </w:tcPr>
          <w:p w14:paraId="2A65FE48" w14:textId="77777777" w:rsidR="00F239D1" w:rsidRPr="00617A42"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25D8CA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6848" behindDoc="0" locked="0" layoutInCell="1" allowOverlap="1" wp14:anchorId="3D024708" wp14:editId="1B6BDC05">
                      <wp:simplePos x="0" y="0"/>
                      <wp:positionH relativeFrom="column">
                        <wp:posOffset>636459</wp:posOffset>
                      </wp:positionH>
                      <wp:positionV relativeFrom="paragraph">
                        <wp:posOffset>15017</wp:posOffset>
                      </wp:positionV>
                      <wp:extent cx="314680" cy="184068"/>
                      <wp:effectExtent l="0" t="0" r="28575" b="26035"/>
                      <wp:wrapNone/>
                      <wp:docPr id="60" name="Rectangle 6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EA0F8EB" id="Rectangle 60" o:spid="_x0000_s1026" style="position:absolute;margin-left:50.1pt;margin-top:1.2pt;width:24.8pt;height:14.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8D2E42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7872" behindDoc="0" locked="0" layoutInCell="1" allowOverlap="1" wp14:anchorId="13E464B1" wp14:editId="3BF7889B">
                      <wp:simplePos x="0" y="0"/>
                      <wp:positionH relativeFrom="column">
                        <wp:posOffset>636270</wp:posOffset>
                      </wp:positionH>
                      <wp:positionV relativeFrom="paragraph">
                        <wp:posOffset>181412</wp:posOffset>
                      </wp:positionV>
                      <wp:extent cx="314680" cy="184068"/>
                      <wp:effectExtent l="0" t="0" r="28575" b="26035"/>
                      <wp:wrapNone/>
                      <wp:docPr id="61" name="Rectangle 6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51134E" id="Rectangle 61" o:spid="_x0000_s1026" style="position:absolute;margin-left:50.1pt;margin-top:14.3pt;width:24.8pt;height:14.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D872773" w14:textId="77777777" w:rsidR="00F239D1" w:rsidRDefault="00F239D1" w:rsidP="00F239D1">
            <w:pPr>
              <w:tabs>
                <w:tab w:val="left" w:pos="450"/>
              </w:tabs>
              <w:spacing w:line="276" w:lineRule="auto"/>
              <w:jc w:val="both"/>
              <w:rPr>
                <w:noProof/>
              </w:rPr>
            </w:pPr>
            <w:r>
              <w:t>Gagal</w:t>
            </w:r>
          </w:p>
        </w:tc>
      </w:tr>
      <w:tr w:rsidR="00F239D1" w14:paraId="21569590" w14:textId="77777777" w:rsidTr="00154F0E">
        <w:tc>
          <w:tcPr>
            <w:tcW w:w="510" w:type="dxa"/>
          </w:tcPr>
          <w:p w14:paraId="798C3C6D" w14:textId="63CCE820" w:rsidR="00F239D1" w:rsidRDefault="00F239D1" w:rsidP="00F239D1">
            <w:pPr>
              <w:tabs>
                <w:tab w:val="left" w:pos="450"/>
              </w:tabs>
              <w:spacing w:line="276" w:lineRule="auto"/>
              <w:jc w:val="both"/>
            </w:pPr>
            <w:r>
              <w:t>2</w:t>
            </w:r>
            <w:r>
              <w:t>2</w:t>
            </w:r>
          </w:p>
        </w:tc>
        <w:tc>
          <w:tcPr>
            <w:tcW w:w="2323" w:type="dxa"/>
          </w:tcPr>
          <w:p w14:paraId="13F709C0" w14:textId="77777777" w:rsidR="00F239D1" w:rsidRDefault="00F239D1" w:rsidP="00F239D1">
            <w:pPr>
              <w:tabs>
                <w:tab w:val="left" w:pos="450"/>
              </w:tabs>
              <w:spacing w:line="276" w:lineRule="auto"/>
              <w:jc w:val="both"/>
              <w:rPr>
                <w:i/>
                <w:iCs/>
              </w:rPr>
            </w:pPr>
            <w:r>
              <w:rPr>
                <w:i/>
                <w:iCs/>
              </w:rPr>
              <w:t xml:space="preserve">Button </w:t>
            </w:r>
            <w:r>
              <w:t>“Edukasi” pada navbar menu Pengunjung</w:t>
            </w:r>
          </w:p>
        </w:tc>
        <w:tc>
          <w:tcPr>
            <w:tcW w:w="3941" w:type="dxa"/>
          </w:tcPr>
          <w:p w14:paraId="073DD0D0" w14:textId="77777777" w:rsidR="00F239D1"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698068A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8896" behindDoc="0" locked="0" layoutInCell="1" allowOverlap="1" wp14:anchorId="224085E4" wp14:editId="205D3EAB">
                      <wp:simplePos x="0" y="0"/>
                      <wp:positionH relativeFrom="column">
                        <wp:posOffset>636459</wp:posOffset>
                      </wp:positionH>
                      <wp:positionV relativeFrom="paragraph">
                        <wp:posOffset>15017</wp:posOffset>
                      </wp:positionV>
                      <wp:extent cx="314680" cy="184068"/>
                      <wp:effectExtent l="0" t="0" r="28575" b="26035"/>
                      <wp:wrapNone/>
                      <wp:docPr id="62" name="Rectangle 6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6DBC5F" id="Rectangle 62" o:spid="_x0000_s1026" style="position:absolute;margin-left:50.1pt;margin-top:1.2pt;width:24.8pt;height:14.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E3C4F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9920" behindDoc="0" locked="0" layoutInCell="1" allowOverlap="1" wp14:anchorId="3439DA7F" wp14:editId="2A8012B4">
                      <wp:simplePos x="0" y="0"/>
                      <wp:positionH relativeFrom="column">
                        <wp:posOffset>636270</wp:posOffset>
                      </wp:positionH>
                      <wp:positionV relativeFrom="paragraph">
                        <wp:posOffset>181412</wp:posOffset>
                      </wp:positionV>
                      <wp:extent cx="314680" cy="184068"/>
                      <wp:effectExtent l="0" t="0" r="28575" b="26035"/>
                      <wp:wrapNone/>
                      <wp:docPr id="63" name="Rectangle 6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E1F10B" id="Rectangle 63" o:spid="_x0000_s1026" style="position:absolute;margin-left:50.1pt;margin-top:14.3pt;width:24.8pt;height:14.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6ABAF504" w14:textId="77777777" w:rsidR="00F239D1" w:rsidRDefault="00F239D1" w:rsidP="00F239D1">
            <w:pPr>
              <w:tabs>
                <w:tab w:val="left" w:pos="450"/>
              </w:tabs>
              <w:spacing w:line="276" w:lineRule="auto"/>
              <w:jc w:val="both"/>
              <w:rPr>
                <w:noProof/>
              </w:rPr>
            </w:pPr>
            <w:r>
              <w:t>Gagal</w:t>
            </w:r>
          </w:p>
        </w:tc>
      </w:tr>
      <w:tr w:rsidR="00F239D1" w14:paraId="1B9AC66B" w14:textId="77777777" w:rsidTr="00154F0E">
        <w:tc>
          <w:tcPr>
            <w:tcW w:w="510" w:type="dxa"/>
          </w:tcPr>
          <w:p w14:paraId="11B47980" w14:textId="4EB90BA7" w:rsidR="00F239D1" w:rsidRDefault="00F239D1" w:rsidP="00F239D1">
            <w:pPr>
              <w:tabs>
                <w:tab w:val="left" w:pos="450"/>
              </w:tabs>
              <w:spacing w:line="276" w:lineRule="auto"/>
              <w:jc w:val="both"/>
            </w:pPr>
            <w:r>
              <w:t>2</w:t>
            </w:r>
            <w:r>
              <w:t>3</w:t>
            </w:r>
          </w:p>
        </w:tc>
        <w:tc>
          <w:tcPr>
            <w:tcW w:w="2323" w:type="dxa"/>
          </w:tcPr>
          <w:p w14:paraId="53A5E237" w14:textId="77777777" w:rsidR="00F239D1" w:rsidRDefault="00F239D1" w:rsidP="00F239D1">
            <w:pPr>
              <w:tabs>
                <w:tab w:val="left" w:pos="450"/>
              </w:tabs>
              <w:spacing w:line="276" w:lineRule="auto"/>
              <w:jc w:val="both"/>
              <w:rPr>
                <w:i/>
                <w:iCs/>
              </w:rPr>
            </w:pPr>
            <w:r>
              <w:rPr>
                <w:i/>
                <w:iCs/>
              </w:rPr>
              <w:t xml:space="preserve">Button </w:t>
            </w:r>
            <w:r>
              <w:t>“</w:t>
            </w:r>
            <w:r w:rsidRPr="002A38A0">
              <w:rPr>
                <w:i/>
                <w:iCs/>
              </w:rPr>
              <w:t>Search</w:t>
            </w:r>
            <w:r>
              <w:t>” pada navbar menu Pengunjung</w:t>
            </w:r>
          </w:p>
        </w:tc>
        <w:tc>
          <w:tcPr>
            <w:tcW w:w="3941" w:type="dxa"/>
          </w:tcPr>
          <w:p w14:paraId="1DE43318" w14:textId="77777777" w:rsidR="00F239D1" w:rsidRDefault="00F239D1" w:rsidP="00F239D1">
            <w:pPr>
              <w:tabs>
                <w:tab w:val="left" w:pos="450"/>
              </w:tabs>
              <w:spacing w:line="276" w:lineRule="auto"/>
              <w:jc w:val="both"/>
            </w:pPr>
            <w:r>
              <w:t xml:space="preserve">Dapat menampilkan pencarian di halaman beranda </w:t>
            </w:r>
            <w:r>
              <w:rPr>
                <w:i/>
                <w:iCs/>
              </w:rPr>
              <w:t xml:space="preserve">home </w:t>
            </w:r>
            <w:r>
              <w:t>pengunjung</w:t>
            </w:r>
          </w:p>
        </w:tc>
        <w:tc>
          <w:tcPr>
            <w:tcW w:w="2236" w:type="dxa"/>
          </w:tcPr>
          <w:p w14:paraId="5688F4C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0944" behindDoc="0" locked="0" layoutInCell="1" allowOverlap="1" wp14:anchorId="0E5A51B2" wp14:editId="39FCC606">
                      <wp:simplePos x="0" y="0"/>
                      <wp:positionH relativeFrom="column">
                        <wp:posOffset>636459</wp:posOffset>
                      </wp:positionH>
                      <wp:positionV relativeFrom="paragraph">
                        <wp:posOffset>15017</wp:posOffset>
                      </wp:positionV>
                      <wp:extent cx="314680" cy="184068"/>
                      <wp:effectExtent l="0" t="0" r="28575" b="26035"/>
                      <wp:wrapNone/>
                      <wp:docPr id="64" name="Rectangle 6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13B165" id="Rectangle 64" o:spid="_x0000_s1026" style="position:absolute;margin-left:50.1pt;margin-top:1.2pt;width:24.8pt;height:14.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F22BCE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1968" behindDoc="0" locked="0" layoutInCell="1" allowOverlap="1" wp14:anchorId="31459C0A" wp14:editId="567FE687">
                      <wp:simplePos x="0" y="0"/>
                      <wp:positionH relativeFrom="column">
                        <wp:posOffset>636270</wp:posOffset>
                      </wp:positionH>
                      <wp:positionV relativeFrom="paragraph">
                        <wp:posOffset>181412</wp:posOffset>
                      </wp:positionV>
                      <wp:extent cx="314680" cy="184068"/>
                      <wp:effectExtent l="0" t="0" r="28575" b="26035"/>
                      <wp:wrapNone/>
                      <wp:docPr id="65" name="Rectangle 6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5790D6" id="Rectangle 65" o:spid="_x0000_s1026" style="position:absolute;margin-left:50.1pt;margin-top:14.3pt;width:24.8pt;height:14.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2B59826" w14:textId="77777777" w:rsidR="00F239D1" w:rsidRDefault="00F239D1" w:rsidP="00F239D1">
            <w:pPr>
              <w:tabs>
                <w:tab w:val="left" w:pos="450"/>
              </w:tabs>
              <w:spacing w:line="276" w:lineRule="auto"/>
              <w:jc w:val="both"/>
              <w:rPr>
                <w:noProof/>
              </w:rPr>
            </w:pPr>
            <w:r>
              <w:t>Gagal</w:t>
            </w:r>
          </w:p>
        </w:tc>
      </w:tr>
      <w:tr w:rsidR="00F239D1" w14:paraId="78C62318" w14:textId="77777777" w:rsidTr="00154F0E">
        <w:tc>
          <w:tcPr>
            <w:tcW w:w="510" w:type="dxa"/>
          </w:tcPr>
          <w:p w14:paraId="1BBABDD5" w14:textId="3BEF68D8" w:rsidR="00F239D1" w:rsidRDefault="00F239D1" w:rsidP="00F239D1">
            <w:pPr>
              <w:tabs>
                <w:tab w:val="left" w:pos="450"/>
              </w:tabs>
              <w:spacing w:line="276" w:lineRule="auto"/>
              <w:jc w:val="both"/>
            </w:pPr>
            <w:r>
              <w:t>2</w:t>
            </w:r>
            <w:r>
              <w:t>4</w:t>
            </w:r>
          </w:p>
        </w:tc>
        <w:tc>
          <w:tcPr>
            <w:tcW w:w="2323" w:type="dxa"/>
          </w:tcPr>
          <w:p w14:paraId="66114861" w14:textId="77777777" w:rsidR="00F239D1" w:rsidRDefault="00F239D1" w:rsidP="00F239D1">
            <w:pPr>
              <w:tabs>
                <w:tab w:val="left" w:pos="450"/>
              </w:tabs>
              <w:spacing w:line="276" w:lineRule="auto"/>
              <w:jc w:val="both"/>
              <w:rPr>
                <w:i/>
                <w:iCs/>
              </w:rPr>
            </w:pPr>
            <w:r>
              <w:rPr>
                <w:i/>
                <w:iCs/>
              </w:rPr>
              <w:t xml:space="preserve">Button </w:t>
            </w:r>
            <w:r>
              <w:t>“Berita” pada navbar menu Pengunjung</w:t>
            </w:r>
          </w:p>
        </w:tc>
        <w:tc>
          <w:tcPr>
            <w:tcW w:w="3941" w:type="dxa"/>
          </w:tcPr>
          <w:p w14:paraId="40128D53" w14:textId="77777777" w:rsidR="00F239D1" w:rsidRDefault="00F239D1" w:rsidP="00F239D1">
            <w:pPr>
              <w:tabs>
                <w:tab w:val="left" w:pos="450"/>
              </w:tabs>
              <w:spacing w:line="276" w:lineRule="auto"/>
              <w:jc w:val="both"/>
            </w:pPr>
            <w:r>
              <w:t>Dapat menampilkan halaman beranda berita</w:t>
            </w:r>
            <w:r>
              <w:rPr>
                <w:i/>
                <w:iCs/>
              </w:rPr>
              <w:t xml:space="preserve"> </w:t>
            </w:r>
            <w:r>
              <w:t>pengunjung</w:t>
            </w:r>
          </w:p>
        </w:tc>
        <w:tc>
          <w:tcPr>
            <w:tcW w:w="2236" w:type="dxa"/>
          </w:tcPr>
          <w:p w14:paraId="22C48C0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2992" behindDoc="0" locked="0" layoutInCell="1" allowOverlap="1" wp14:anchorId="03BB9A0B" wp14:editId="4F115909">
                      <wp:simplePos x="0" y="0"/>
                      <wp:positionH relativeFrom="column">
                        <wp:posOffset>636459</wp:posOffset>
                      </wp:positionH>
                      <wp:positionV relativeFrom="paragraph">
                        <wp:posOffset>15017</wp:posOffset>
                      </wp:positionV>
                      <wp:extent cx="314680" cy="184068"/>
                      <wp:effectExtent l="0" t="0" r="28575" b="26035"/>
                      <wp:wrapNone/>
                      <wp:docPr id="66" name="Rectangle 6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F0F8C5" id="Rectangle 66" o:spid="_x0000_s1026" style="position:absolute;margin-left:50.1pt;margin-top:1.2pt;width:24.8pt;height:14.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3DEC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4016" behindDoc="0" locked="0" layoutInCell="1" allowOverlap="1" wp14:anchorId="67917B38" wp14:editId="53310216">
                      <wp:simplePos x="0" y="0"/>
                      <wp:positionH relativeFrom="column">
                        <wp:posOffset>636270</wp:posOffset>
                      </wp:positionH>
                      <wp:positionV relativeFrom="paragraph">
                        <wp:posOffset>181412</wp:posOffset>
                      </wp:positionV>
                      <wp:extent cx="314680" cy="184068"/>
                      <wp:effectExtent l="0" t="0" r="28575" b="26035"/>
                      <wp:wrapNone/>
                      <wp:docPr id="67" name="Rectangle 6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E22D71" id="Rectangle 67" o:spid="_x0000_s1026" style="position:absolute;margin-left:50.1pt;margin-top:14.3pt;width:24.8pt;height:14.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79EF914" w14:textId="77777777" w:rsidR="00F239D1" w:rsidRDefault="00F239D1" w:rsidP="00F239D1">
            <w:pPr>
              <w:tabs>
                <w:tab w:val="left" w:pos="450"/>
              </w:tabs>
              <w:spacing w:line="276" w:lineRule="auto"/>
              <w:jc w:val="both"/>
              <w:rPr>
                <w:noProof/>
              </w:rPr>
            </w:pPr>
            <w:r>
              <w:t>Gagal</w:t>
            </w:r>
          </w:p>
        </w:tc>
      </w:tr>
      <w:tr w:rsidR="00F239D1" w14:paraId="07A930C3" w14:textId="77777777" w:rsidTr="00154F0E">
        <w:tc>
          <w:tcPr>
            <w:tcW w:w="510" w:type="dxa"/>
          </w:tcPr>
          <w:p w14:paraId="643D3DB6" w14:textId="14FBC661" w:rsidR="00F239D1" w:rsidRDefault="00F239D1" w:rsidP="00F239D1">
            <w:pPr>
              <w:tabs>
                <w:tab w:val="left" w:pos="450"/>
              </w:tabs>
              <w:spacing w:line="276" w:lineRule="auto"/>
              <w:jc w:val="both"/>
            </w:pPr>
            <w:r>
              <w:t>2</w:t>
            </w:r>
            <w:r>
              <w:t>5</w:t>
            </w:r>
          </w:p>
        </w:tc>
        <w:tc>
          <w:tcPr>
            <w:tcW w:w="2323" w:type="dxa"/>
          </w:tcPr>
          <w:p w14:paraId="1C7561D6" w14:textId="77777777" w:rsidR="00F239D1" w:rsidRDefault="00F239D1" w:rsidP="00F239D1">
            <w:pPr>
              <w:tabs>
                <w:tab w:val="left" w:pos="450"/>
              </w:tabs>
              <w:spacing w:line="276" w:lineRule="auto"/>
              <w:jc w:val="both"/>
              <w:rPr>
                <w:i/>
                <w:iCs/>
              </w:rPr>
            </w:pPr>
            <w:r>
              <w:rPr>
                <w:i/>
                <w:iCs/>
              </w:rPr>
              <w:t xml:space="preserve">Card </w:t>
            </w:r>
            <w:r>
              <w:t>Berita pada halaman Pengunjung</w:t>
            </w:r>
          </w:p>
        </w:tc>
        <w:tc>
          <w:tcPr>
            <w:tcW w:w="3941" w:type="dxa"/>
          </w:tcPr>
          <w:p w14:paraId="5E3705BD" w14:textId="77777777" w:rsidR="00F239D1" w:rsidRDefault="00F239D1" w:rsidP="00F239D1">
            <w:pPr>
              <w:tabs>
                <w:tab w:val="left" w:pos="450"/>
              </w:tabs>
              <w:spacing w:line="276" w:lineRule="auto"/>
              <w:jc w:val="both"/>
            </w:pPr>
            <w:r>
              <w:t>Dapat menampilkan halaman berita</w:t>
            </w:r>
            <w:r>
              <w:rPr>
                <w:i/>
                <w:iCs/>
              </w:rPr>
              <w:t xml:space="preserve"> </w:t>
            </w:r>
            <w:r>
              <w:t>pengunjung</w:t>
            </w:r>
          </w:p>
        </w:tc>
        <w:tc>
          <w:tcPr>
            <w:tcW w:w="2236" w:type="dxa"/>
          </w:tcPr>
          <w:p w14:paraId="7FE409E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5040" behindDoc="0" locked="0" layoutInCell="1" allowOverlap="1" wp14:anchorId="1A29F1AB" wp14:editId="5628E145">
                      <wp:simplePos x="0" y="0"/>
                      <wp:positionH relativeFrom="column">
                        <wp:posOffset>636459</wp:posOffset>
                      </wp:positionH>
                      <wp:positionV relativeFrom="paragraph">
                        <wp:posOffset>15017</wp:posOffset>
                      </wp:positionV>
                      <wp:extent cx="314680" cy="184068"/>
                      <wp:effectExtent l="0" t="0" r="28575" b="26035"/>
                      <wp:wrapNone/>
                      <wp:docPr id="68" name="Rectangle 6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5A22CA1" id="Rectangle 68" o:spid="_x0000_s1026" style="position:absolute;margin-left:50.1pt;margin-top:1.2pt;width:24.8pt;height:14.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A5E13B4"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6064" behindDoc="0" locked="0" layoutInCell="1" allowOverlap="1" wp14:anchorId="7956FE16" wp14:editId="195E9305">
                      <wp:simplePos x="0" y="0"/>
                      <wp:positionH relativeFrom="column">
                        <wp:posOffset>636270</wp:posOffset>
                      </wp:positionH>
                      <wp:positionV relativeFrom="paragraph">
                        <wp:posOffset>181412</wp:posOffset>
                      </wp:positionV>
                      <wp:extent cx="314680" cy="184068"/>
                      <wp:effectExtent l="0" t="0" r="28575" b="26035"/>
                      <wp:wrapNone/>
                      <wp:docPr id="69" name="Rectangle 6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AE06142" id="Rectangle 69" o:spid="_x0000_s1026" style="position:absolute;margin-left:50.1pt;margin-top:14.3pt;width:24.8pt;height:14.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626C03A" w14:textId="77777777" w:rsidR="00F239D1" w:rsidRDefault="00F239D1" w:rsidP="00F239D1">
            <w:pPr>
              <w:tabs>
                <w:tab w:val="left" w:pos="450"/>
              </w:tabs>
              <w:spacing w:line="276" w:lineRule="auto"/>
              <w:jc w:val="both"/>
              <w:rPr>
                <w:noProof/>
              </w:rPr>
            </w:pPr>
            <w:r>
              <w:t>Gagal</w:t>
            </w:r>
          </w:p>
        </w:tc>
      </w:tr>
      <w:tr w:rsidR="00F239D1" w14:paraId="29470AC9" w14:textId="77777777" w:rsidTr="00154F0E">
        <w:tc>
          <w:tcPr>
            <w:tcW w:w="510" w:type="dxa"/>
          </w:tcPr>
          <w:p w14:paraId="00C06B75" w14:textId="134D461B" w:rsidR="00F239D1" w:rsidRDefault="00F239D1" w:rsidP="00F239D1">
            <w:pPr>
              <w:tabs>
                <w:tab w:val="left" w:pos="450"/>
              </w:tabs>
              <w:spacing w:line="276" w:lineRule="auto"/>
              <w:jc w:val="both"/>
            </w:pPr>
            <w:r>
              <w:t>2</w:t>
            </w:r>
            <w:r>
              <w:t>6</w:t>
            </w:r>
          </w:p>
        </w:tc>
        <w:tc>
          <w:tcPr>
            <w:tcW w:w="2323" w:type="dxa"/>
          </w:tcPr>
          <w:p w14:paraId="70E706F9" w14:textId="77777777" w:rsidR="00F239D1" w:rsidRDefault="00F239D1" w:rsidP="00F239D1">
            <w:pPr>
              <w:tabs>
                <w:tab w:val="left" w:pos="450"/>
              </w:tabs>
              <w:spacing w:line="276" w:lineRule="auto"/>
              <w:jc w:val="both"/>
              <w:rPr>
                <w:i/>
                <w:iCs/>
              </w:rPr>
            </w:pPr>
            <w:r>
              <w:rPr>
                <w:i/>
                <w:iCs/>
              </w:rPr>
              <w:t xml:space="preserve">Button </w:t>
            </w:r>
            <w:r>
              <w:t>“Kuis” pada navbar menu Pengunjung</w:t>
            </w:r>
          </w:p>
        </w:tc>
        <w:tc>
          <w:tcPr>
            <w:tcW w:w="3941" w:type="dxa"/>
          </w:tcPr>
          <w:p w14:paraId="6A036362" w14:textId="77777777" w:rsidR="00F239D1" w:rsidRDefault="00F239D1" w:rsidP="00F239D1">
            <w:pPr>
              <w:tabs>
                <w:tab w:val="left" w:pos="450"/>
              </w:tabs>
              <w:spacing w:line="276" w:lineRule="auto"/>
              <w:jc w:val="both"/>
            </w:pPr>
            <w:r>
              <w:t>Dapat menampilkan halaman beranda kuis</w:t>
            </w:r>
            <w:r>
              <w:rPr>
                <w:i/>
                <w:iCs/>
              </w:rPr>
              <w:t xml:space="preserve"> </w:t>
            </w:r>
            <w:r>
              <w:t>pengunjung</w:t>
            </w:r>
          </w:p>
        </w:tc>
        <w:tc>
          <w:tcPr>
            <w:tcW w:w="2236" w:type="dxa"/>
          </w:tcPr>
          <w:p w14:paraId="1F08A5C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7088" behindDoc="0" locked="0" layoutInCell="1" allowOverlap="1" wp14:anchorId="5C3AF890" wp14:editId="5D5E8CAB">
                      <wp:simplePos x="0" y="0"/>
                      <wp:positionH relativeFrom="column">
                        <wp:posOffset>636459</wp:posOffset>
                      </wp:positionH>
                      <wp:positionV relativeFrom="paragraph">
                        <wp:posOffset>15017</wp:posOffset>
                      </wp:positionV>
                      <wp:extent cx="314680" cy="184068"/>
                      <wp:effectExtent l="0" t="0" r="28575" b="26035"/>
                      <wp:wrapNone/>
                      <wp:docPr id="70" name="Rectangle 7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B7BD43" id="Rectangle 70" o:spid="_x0000_s1026" style="position:absolute;margin-left:50.1pt;margin-top:1.2pt;width:24.8pt;height:14.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CBC05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8112" behindDoc="0" locked="0" layoutInCell="1" allowOverlap="1" wp14:anchorId="0F476C97" wp14:editId="421DA8FC">
                      <wp:simplePos x="0" y="0"/>
                      <wp:positionH relativeFrom="column">
                        <wp:posOffset>636270</wp:posOffset>
                      </wp:positionH>
                      <wp:positionV relativeFrom="paragraph">
                        <wp:posOffset>181412</wp:posOffset>
                      </wp:positionV>
                      <wp:extent cx="314680" cy="184068"/>
                      <wp:effectExtent l="0" t="0" r="28575" b="26035"/>
                      <wp:wrapNone/>
                      <wp:docPr id="71" name="Rectangle 7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06B675" id="Rectangle 71" o:spid="_x0000_s1026" style="position:absolute;margin-left:50.1pt;margin-top:14.3pt;width:24.8pt;height:14.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89DD027" w14:textId="77777777" w:rsidR="00F239D1" w:rsidRDefault="00F239D1" w:rsidP="00F239D1">
            <w:pPr>
              <w:tabs>
                <w:tab w:val="left" w:pos="450"/>
              </w:tabs>
              <w:spacing w:line="276" w:lineRule="auto"/>
              <w:jc w:val="both"/>
              <w:rPr>
                <w:noProof/>
              </w:rPr>
            </w:pPr>
            <w:r>
              <w:t>Gagal</w:t>
            </w:r>
          </w:p>
        </w:tc>
      </w:tr>
      <w:tr w:rsidR="00F239D1" w14:paraId="7506613D" w14:textId="77777777" w:rsidTr="00154F0E">
        <w:tc>
          <w:tcPr>
            <w:tcW w:w="510" w:type="dxa"/>
          </w:tcPr>
          <w:p w14:paraId="257597B7" w14:textId="5A799FD9" w:rsidR="00F239D1" w:rsidRDefault="00F239D1" w:rsidP="00F239D1">
            <w:pPr>
              <w:tabs>
                <w:tab w:val="left" w:pos="450"/>
              </w:tabs>
              <w:spacing w:line="276" w:lineRule="auto"/>
              <w:jc w:val="both"/>
            </w:pPr>
            <w:r>
              <w:t>2</w:t>
            </w:r>
            <w:r>
              <w:t>7</w:t>
            </w:r>
          </w:p>
        </w:tc>
        <w:tc>
          <w:tcPr>
            <w:tcW w:w="2323" w:type="dxa"/>
          </w:tcPr>
          <w:p w14:paraId="2B4A0107" w14:textId="77777777" w:rsidR="00F239D1" w:rsidRDefault="00F239D1" w:rsidP="00F239D1">
            <w:pPr>
              <w:tabs>
                <w:tab w:val="left" w:pos="450"/>
              </w:tabs>
              <w:spacing w:line="276" w:lineRule="auto"/>
              <w:jc w:val="both"/>
              <w:rPr>
                <w:i/>
                <w:iCs/>
              </w:rPr>
            </w:pPr>
            <w:r>
              <w:rPr>
                <w:i/>
                <w:iCs/>
              </w:rPr>
              <w:t xml:space="preserve">Card </w:t>
            </w:r>
            <w:r>
              <w:t>Kuis pada halaman Pengunjung</w:t>
            </w:r>
          </w:p>
        </w:tc>
        <w:tc>
          <w:tcPr>
            <w:tcW w:w="3941" w:type="dxa"/>
          </w:tcPr>
          <w:p w14:paraId="51163033" w14:textId="77777777" w:rsidR="00F239D1" w:rsidRDefault="00F239D1" w:rsidP="00F239D1">
            <w:pPr>
              <w:tabs>
                <w:tab w:val="left" w:pos="450"/>
              </w:tabs>
              <w:spacing w:line="276" w:lineRule="auto"/>
              <w:jc w:val="both"/>
            </w:pPr>
            <w:r>
              <w:t>Dapat menampilkan halaman kuis</w:t>
            </w:r>
            <w:r>
              <w:rPr>
                <w:i/>
                <w:iCs/>
              </w:rPr>
              <w:t xml:space="preserve"> </w:t>
            </w:r>
            <w:r>
              <w:t>pengunjung</w:t>
            </w:r>
          </w:p>
        </w:tc>
        <w:tc>
          <w:tcPr>
            <w:tcW w:w="2236" w:type="dxa"/>
          </w:tcPr>
          <w:p w14:paraId="5B43F96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9136" behindDoc="0" locked="0" layoutInCell="1" allowOverlap="1" wp14:anchorId="06E89402" wp14:editId="2382B6A4">
                      <wp:simplePos x="0" y="0"/>
                      <wp:positionH relativeFrom="column">
                        <wp:posOffset>636459</wp:posOffset>
                      </wp:positionH>
                      <wp:positionV relativeFrom="paragraph">
                        <wp:posOffset>15017</wp:posOffset>
                      </wp:positionV>
                      <wp:extent cx="314680" cy="184068"/>
                      <wp:effectExtent l="0" t="0" r="28575" b="26035"/>
                      <wp:wrapNone/>
                      <wp:docPr id="72" name="Rectangle 7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93930" id="Rectangle 72" o:spid="_x0000_s1026" style="position:absolute;margin-left:50.1pt;margin-top:1.2pt;width:24.8pt;height:14.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C2EAC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0160" behindDoc="0" locked="0" layoutInCell="1" allowOverlap="1" wp14:anchorId="68A587F8" wp14:editId="315E1F7E">
                      <wp:simplePos x="0" y="0"/>
                      <wp:positionH relativeFrom="column">
                        <wp:posOffset>636270</wp:posOffset>
                      </wp:positionH>
                      <wp:positionV relativeFrom="paragraph">
                        <wp:posOffset>181412</wp:posOffset>
                      </wp:positionV>
                      <wp:extent cx="314680" cy="184068"/>
                      <wp:effectExtent l="0" t="0" r="28575" b="26035"/>
                      <wp:wrapNone/>
                      <wp:docPr id="73" name="Rectangle 7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9FB20C" id="Rectangle 73" o:spid="_x0000_s1026" style="position:absolute;margin-left:50.1pt;margin-top:14.3pt;width:24.8pt;height:14.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5B6E89C" w14:textId="77777777" w:rsidR="00F239D1" w:rsidRDefault="00F239D1" w:rsidP="00F239D1">
            <w:pPr>
              <w:tabs>
                <w:tab w:val="left" w:pos="450"/>
              </w:tabs>
              <w:spacing w:line="276" w:lineRule="auto"/>
              <w:jc w:val="both"/>
              <w:rPr>
                <w:noProof/>
              </w:rPr>
            </w:pPr>
            <w:r>
              <w:t>Gagal</w:t>
            </w:r>
          </w:p>
        </w:tc>
      </w:tr>
      <w:tr w:rsidR="00F239D1" w14:paraId="13DBF693" w14:textId="77777777" w:rsidTr="00154F0E">
        <w:tc>
          <w:tcPr>
            <w:tcW w:w="510" w:type="dxa"/>
          </w:tcPr>
          <w:p w14:paraId="10CD66B0" w14:textId="2AA1DEBA" w:rsidR="00F239D1" w:rsidRDefault="00F239D1" w:rsidP="00F239D1">
            <w:pPr>
              <w:tabs>
                <w:tab w:val="left" w:pos="450"/>
              </w:tabs>
              <w:spacing w:line="276" w:lineRule="auto"/>
              <w:jc w:val="both"/>
            </w:pPr>
            <w:r>
              <w:t>2</w:t>
            </w:r>
            <w:r>
              <w:t>8</w:t>
            </w:r>
          </w:p>
        </w:tc>
        <w:tc>
          <w:tcPr>
            <w:tcW w:w="2323" w:type="dxa"/>
          </w:tcPr>
          <w:p w14:paraId="32E9156D" w14:textId="77777777" w:rsidR="00F239D1" w:rsidRDefault="00F239D1" w:rsidP="00F239D1">
            <w:pPr>
              <w:tabs>
                <w:tab w:val="left" w:pos="450"/>
              </w:tabs>
              <w:spacing w:line="276" w:lineRule="auto"/>
              <w:jc w:val="both"/>
              <w:rPr>
                <w:i/>
                <w:iCs/>
              </w:rPr>
            </w:pPr>
            <w:r>
              <w:rPr>
                <w:i/>
                <w:iCs/>
              </w:rPr>
              <w:t xml:space="preserve">Button </w:t>
            </w:r>
            <w:r>
              <w:t>jawaban pada halaman kuis</w:t>
            </w:r>
          </w:p>
        </w:tc>
        <w:tc>
          <w:tcPr>
            <w:tcW w:w="3941" w:type="dxa"/>
          </w:tcPr>
          <w:p w14:paraId="32E7C5DF" w14:textId="77777777" w:rsidR="00F239D1" w:rsidRDefault="00F239D1" w:rsidP="00F239D1">
            <w:pPr>
              <w:tabs>
                <w:tab w:val="left" w:pos="450"/>
              </w:tabs>
              <w:spacing w:line="276" w:lineRule="auto"/>
              <w:jc w:val="both"/>
            </w:pPr>
            <w:r>
              <w:t>Dapat mengunci pilihan jawaban dari kuis</w:t>
            </w:r>
          </w:p>
        </w:tc>
        <w:tc>
          <w:tcPr>
            <w:tcW w:w="2236" w:type="dxa"/>
          </w:tcPr>
          <w:p w14:paraId="009EDC99"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1184" behindDoc="0" locked="0" layoutInCell="1" allowOverlap="1" wp14:anchorId="02EAFBEB" wp14:editId="0BCF235E">
                      <wp:simplePos x="0" y="0"/>
                      <wp:positionH relativeFrom="column">
                        <wp:posOffset>636459</wp:posOffset>
                      </wp:positionH>
                      <wp:positionV relativeFrom="paragraph">
                        <wp:posOffset>15017</wp:posOffset>
                      </wp:positionV>
                      <wp:extent cx="314680" cy="184068"/>
                      <wp:effectExtent l="0" t="0" r="28575" b="26035"/>
                      <wp:wrapNone/>
                      <wp:docPr id="74" name="Rectangle 7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121C62" id="Rectangle 74" o:spid="_x0000_s1026" style="position:absolute;margin-left:50.1pt;margin-top:1.2pt;width:24.8pt;height:14.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8192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2208" behindDoc="0" locked="0" layoutInCell="1" allowOverlap="1" wp14:anchorId="248C7B15" wp14:editId="3C5AAC5C">
                      <wp:simplePos x="0" y="0"/>
                      <wp:positionH relativeFrom="column">
                        <wp:posOffset>636270</wp:posOffset>
                      </wp:positionH>
                      <wp:positionV relativeFrom="paragraph">
                        <wp:posOffset>181412</wp:posOffset>
                      </wp:positionV>
                      <wp:extent cx="314680" cy="184068"/>
                      <wp:effectExtent l="0" t="0" r="28575" b="26035"/>
                      <wp:wrapNone/>
                      <wp:docPr id="75" name="Rectangle 7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916003" id="Rectangle 75" o:spid="_x0000_s1026" style="position:absolute;margin-left:50.1pt;margin-top:14.3pt;width:24.8pt;height:14.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AD3A133" w14:textId="77777777" w:rsidR="00F239D1" w:rsidRDefault="00F239D1" w:rsidP="00F239D1">
            <w:pPr>
              <w:tabs>
                <w:tab w:val="left" w:pos="450"/>
              </w:tabs>
              <w:spacing w:line="276" w:lineRule="auto"/>
              <w:jc w:val="both"/>
              <w:rPr>
                <w:noProof/>
              </w:rPr>
            </w:pPr>
            <w:r>
              <w:t>Gagal</w:t>
            </w:r>
          </w:p>
        </w:tc>
      </w:tr>
      <w:tr w:rsidR="00F239D1" w14:paraId="5D436A68" w14:textId="77777777" w:rsidTr="00154F0E">
        <w:tc>
          <w:tcPr>
            <w:tcW w:w="510" w:type="dxa"/>
          </w:tcPr>
          <w:p w14:paraId="788F1F18" w14:textId="1FFF14F5" w:rsidR="00F239D1" w:rsidRDefault="00F239D1" w:rsidP="00F239D1">
            <w:pPr>
              <w:tabs>
                <w:tab w:val="left" w:pos="450"/>
              </w:tabs>
              <w:spacing w:line="276" w:lineRule="auto"/>
              <w:jc w:val="both"/>
            </w:pPr>
            <w:r>
              <w:t>2</w:t>
            </w:r>
            <w:r>
              <w:t>9</w:t>
            </w:r>
          </w:p>
        </w:tc>
        <w:tc>
          <w:tcPr>
            <w:tcW w:w="2323" w:type="dxa"/>
          </w:tcPr>
          <w:p w14:paraId="25A8D6AE" w14:textId="77777777" w:rsidR="00F239D1" w:rsidRDefault="00F239D1" w:rsidP="00F239D1">
            <w:pPr>
              <w:tabs>
                <w:tab w:val="left" w:pos="450"/>
              </w:tabs>
              <w:spacing w:line="276" w:lineRule="auto"/>
              <w:jc w:val="both"/>
              <w:rPr>
                <w:i/>
                <w:iCs/>
              </w:rPr>
            </w:pPr>
            <w:r>
              <w:rPr>
                <w:i/>
                <w:iCs/>
              </w:rPr>
              <w:t xml:space="preserve">Button </w:t>
            </w:r>
            <w:r>
              <w:t>“</w:t>
            </w:r>
            <w:r>
              <w:rPr>
                <w:i/>
                <w:iCs/>
              </w:rPr>
              <w:t>Next</w:t>
            </w:r>
            <w:r>
              <w:t>” pada halaman kuis</w:t>
            </w:r>
          </w:p>
        </w:tc>
        <w:tc>
          <w:tcPr>
            <w:tcW w:w="3941" w:type="dxa"/>
          </w:tcPr>
          <w:p w14:paraId="59408788" w14:textId="77777777" w:rsidR="00F239D1" w:rsidRDefault="00F239D1" w:rsidP="00F239D1">
            <w:pPr>
              <w:tabs>
                <w:tab w:val="left" w:pos="450"/>
              </w:tabs>
              <w:spacing w:line="276" w:lineRule="auto"/>
              <w:jc w:val="both"/>
            </w:pPr>
            <w:r>
              <w:t>Dapat menampilkan soal kuis selanjutnya</w:t>
            </w:r>
          </w:p>
        </w:tc>
        <w:tc>
          <w:tcPr>
            <w:tcW w:w="2236" w:type="dxa"/>
          </w:tcPr>
          <w:p w14:paraId="1B9C60B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3232" behindDoc="0" locked="0" layoutInCell="1" allowOverlap="1" wp14:anchorId="7D932AE9" wp14:editId="11E21AF1">
                      <wp:simplePos x="0" y="0"/>
                      <wp:positionH relativeFrom="column">
                        <wp:posOffset>636459</wp:posOffset>
                      </wp:positionH>
                      <wp:positionV relativeFrom="paragraph">
                        <wp:posOffset>15017</wp:posOffset>
                      </wp:positionV>
                      <wp:extent cx="314680" cy="184068"/>
                      <wp:effectExtent l="0" t="0" r="28575" b="26035"/>
                      <wp:wrapNone/>
                      <wp:docPr id="76" name="Rectangle 7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3E0DDC" id="Rectangle 76" o:spid="_x0000_s1026" style="position:absolute;margin-left:50.1pt;margin-top:1.2pt;width:24.8pt;height:14.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3662E8"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4256" behindDoc="0" locked="0" layoutInCell="1" allowOverlap="1" wp14:anchorId="2A30516A" wp14:editId="1AB01C63">
                      <wp:simplePos x="0" y="0"/>
                      <wp:positionH relativeFrom="column">
                        <wp:posOffset>636270</wp:posOffset>
                      </wp:positionH>
                      <wp:positionV relativeFrom="paragraph">
                        <wp:posOffset>181412</wp:posOffset>
                      </wp:positionV>
                      <wp:extent cx="314680" cy="184068"/>
                      <wp:effectExtent l="0" t="0" r="28575" b="26035"/>
                      <wp:wrapNone/>
                      <wp:docPr id="77" name="Rectangle 7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E2CF1E" id="Rectangle 77" o:spid="_x0000_s1026" style="position:absolute;margin-left:50.1pt;margin-top:14.3pt;width:24.8pt;height:14.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67D3ABF" w14:textId="77777777" w:rsidR="00F239D1" w:rsidRDefault="00F239D1" w:rsidP="00F239D1">
            <w:pPr>
              <w:keepNext/>
              <w:tabs>
                <w:tab w:val="left" w:pos="450"/>
              </w:tabs>
              <w:spacing w:line="276" w:lineRule="auto"/>
              <w:jc w:val="both"/>
              <w:rPr>
                <w:noProof/>
              </w:rPr>
            </w:pPr>
            <w:r>
              <w:t>Gagal</w:t>
            </w:r>
          </w:p>
        </w:tc>
      </w:tr>
    </w:tbl>
    <w:p w14:paraId="1A494DCC" w14:textId="77777777" w:rsidR="009B2F53" w:rsidRDefault="009B2F53" w:rsidP="00F724BB">
      <w:pPr>
        <w:pStyle w:val="Caption"/>
        <w:jc w:val="center"/>
        <w:rPr>
          <w:color w:val="FFFFFF" w:themeColor="background1"/>
        </w:rPr>
      </w:pPr>
    </w:p>
    <w:p w14:paraId="1C5FDC92" w14:textId="77777777" w:rsidR="009B2F53" w:rsidRDefault="009B2F53" w:rsidP="00F724BB">
      <w:pPr>
        <w:pStyle w:val="Caption"/>
        <w:jc w:val="center"/>
        <w:rPr>
          <w:color w:val="FFFFFF" w:themeColor="background1"/>
        </w:rPr>
      </w:pPr>
    </w:p>
    <w:p w14:paraId="499FF664" w14:textId="77777777" w:rsidR="009B2F53" w:rsidRDefault="009B2F53" w:rsidP="00F724BB">
      <w:pPr>
        <w:pStyle w:val="Caption"/>
        <w:jc w:val="center"/>
        <w:rPr>
          <w:color w:val="FFFFFF" w:themeColor="background1"/>
        </w:rPr>
      </w:pPr>
    </w:p>
    <w:p w14:paraId="08E7B340" w14:textId="77777777" w:rsidR="009B2F53" w:rsidRDefault="009B2F53" w:rsidP="00F724BB">
      <w:pPr>
        <w:pStyle w:val="Caption"/>
        <w:jc w:val="center"/>
        <w:rPr>
          <w:color w:val="FFFFFF" w:themeColor="background1"/>
        </w:rPr>
      </w:pPr>
    </w:p>
    <w:p w14:paraId="118ED767" w14:textId="07493D77" w:rsidR="00A97A8F" w:rsidRPr="00786602" w:rsidRDefault="009B2F53" w:rsidP="00786602">
      <w:pPr>
        <w:pStyle w:val="Caption"/>
        <w:spacing w:line="360" w:lineRule="auto"/>
        <w:ind w:left="1800" w:firstLine="360"/>
        <w:jc w:val="both"/>
        <w:rPr>
          <w:i w:val="0"/>
          <w:iCs w:val="0"/>
          <w:color w:val="auto"/>
          <w:sz w:val="24"/>
          <w:szCs w:val="24"/>
        </w:rPr>
      </w:pPr>
      <w:r w:rsidRPr="009B2F53">
        <w:rPr>
          <w:i w:val="0"/>
          <w:iCs w:val="0"/>
          <w:color w:val="auto"/>
          <w:sz w:val="24"/>
          <w:szCs w:val="24"/>
        </w:rPr>
        <w:lastRenderedPageBreak/>
        <w:t>Uji UAT</w:t>
      </w:r>
      <w:r w:rsidR="00A97A8F">
        <w:rPr>
          <w:i w:val="0"/>
          <w:iCs w:val="0"/>
          <w:color w:val="auto"/>
          <w:sz w:val="24"/>
          <w:szCs w:val="24"/>
        </w:rPr>
        <w:t xml:space="preserve"> </w:t>
      </w:r>
      <w:r w:rsidR="00A97A8F">
        <w:rPr>
          <w:i w:val="0"/>
          <w:iCs w:val="0"/>
          <w:color w:val="auto"/>
          <w:sz w:val="24"/>
          <w:szCs w:val="24"/>
        </w:rPr>
        <w:t xml:space="preserve"> </w:t>
      </w:r>
      <w:r w:rsidR="00A97A8F">
        <w:rPr>
          <w:color w:val="auto"/>
          <w:sz w:val="24"/>
          <w:szCs w:val="24"/>
        </w:rPr>
        <w:t>(User Acceptance Test)</w:t>
      </w:r>
      <w:r w:rsidR="00A97A8F">
        <w:rPr>
          <w:i w:val="0"/>
          <w:iCs w:val="0"/>
          <w:color w:val="auto"/>
          <w:sz w:val="24"/>
          <w:szCs w:val="24"/>
        </w:rPr>
        <w:t xml:space="preserve"> </w:t>
      </w:r>
      <w:r w:rsidRPr="009B2F53">
        <w:rPr>
          <w:i w:val="0"/>
          <w:iCs w:val="0"/>
          <w:color w:val="auto"/>
          <w:sz w:val="24"/>
          <w:szCs w:val="24"/>
        </w:rPr>
        <w:t xml:space="preserve"> disebut sebagai uji tahap akhir pada testing yang dijalankan untuk mengetahui apakah masih terdapat defect atau tidak pada aplikasi/software yang dikembangkan. Alpha testing dilakukan pada metode UAT ini. Pada tahap ini pengguna dan pengembang saling melakukan testing secara interaktif. </w:t>
      </w:r>
      <w:r w:rsidR="00786602" w:rsidRPr="00786602">
        <w:rPr>
          <w:i w:val="0"/>
          <w:iCs w:val="0"/>
          <w:color w:val="auto"/>
          <w:sz w:val="24"/>
          <w:szCs w:val="24"/>
        </w:rPr>
        <w:t>Dengan menggunakan metode ini makan akn diketahui sejauh mana sistem dapat difahami oleh pengguna</w:t>
      </w:r>
      <w:r w:rsidR="00786602" w:rsidRPr="00D958B8">
        <w:rPr>
          <w:i w:val="0"/>
          <w:iCs w:val="0"/>
          <w:color w:val="auto"/>
          <w:sz w:val="24"/>
          <w:szCs w:val="24"/>
        </w:rPr>
        <w:fldChar w:fldCharType="begin"/>
      </w:r>
      <w:r w:rsidR="001A6257">
        <w:rPr>
          <w:i w:val="0"/>
          <w:iCs w:val="0"/>
          <w:color w:val="auto"/>
          <w:sz w:val="24"/>
          <w:szCs w:val="24"/>
        </w:rPr>
        <w:instrText xml:space="preserve"> ADDIN ZOTERO_ITEM CSL_CITATION {"citationID":"KHxS7Y73","properties":{"formattedCitation":"[15]","plainCitation":"[15]","noteIndex":0},"citationItems":[{"id":57,"uris":["http://zotero.org/users/local/1zNtcn9M/items/AD3SSLP9"],"itemData":{"id":57,"type":"document","abstract":"Wangsaku is a non-cash payment system based on Near Field Communication (NFC) for online contactless transactions. However, in its design, the Wangsaku web application which is supposed to serve as an admin has experienced several shortcomings in recording data related to registered customer services and customer data in the Wangsaku system, so that a feature is needed to record and store customer service data and which customers are in the system. my house. As well as a feature in recording user data that has been registered in the system. In addition, Wangsaku itself still does not have a balance top-up feature because there is no balance in the Wangsaku web system itself, this of course makes the Wangsaku system not efficient enough in using its functionality. Therefore, the author developed the Wangsaku web application to be more computerized as an admin system in customer data storage services using the prototype method. The prototype method is used because this method describes a picture of the actual system to the user. As well as testing using Blackbox Testing and User Acceptance Testing. It is hoped that the results of this research can help Wangsaku become a non-cash payment system that can be used more easily, especially for the Wangsaku administration.","publisher":"Universitas Muhammadiyah Malang","title":"PENGEMBANGAN SISTEM ADMIN PEMBAYARAN NON TUNAI RAMAH ANAK MENGGUNAKAN NEAR FIELD COMMUNICATION DENGAN METODE PROTOTYPE BERBASIS WEB (STUDI KASUS APLIKASI WEBSITE WANGSAKU)","URL":"https://eprints.umm.ac.id/87777/","author":[{"family":"Chopsah","given":"Lale  Wiega  Arifah"}],"issued":{"date-parts":[["2022"]]}}}],"schema":"https://github.com/citation-style-language/schema/raw/master/csl-citation.json"} </w:instrText>
      </w:r>
      <w:r w:rsidR="00786602" w:rsidRPr="00D958B8">
        <w:rPr>
          <w:i w:val="0"/>
          <w:iCs w:val="0"/>
          <w:color w:val="auto"/>
          <w:sz w:val="24"/>
          <w:szCs w:val="24"/>
        </w:rPr>
        <w:fldChar w:fldCharType="separate"/>
      </w:r>
      <w:r w:rsidR="001A6257" w:rsidRPr="001A6257">
        <w:rPr>
          <w:sz w:val="24"/>
        </w:rPr>
        <w:t>[15]</w:t>
      </w:r>
      <w:r w:rsidR="00786602" w:rsidRPr="00D958B8">
        <w:rPr>
          <w:i w:val="0"/>
          <w:iCs w:val="0"/>
          <w:color w:val="auto"/>
          <w:sz w:val="24"/>
          <w:szCs w:val="24"/>
        </w:rPr>
        <w:fldChar w:fldCharType="end"/>
      </w:r>
      <w:r w:rsidR="00786602" w:rsidRPr="00D958B8">
        <w:rPr>
          <w:i w:val="0"/>
          <w:iCs w:val="0"/>
          <w:color w:val="auto"/>
          <w:sz w:val="24"/>
          <w:szCs w:val="24"/>
        </w:rPr>
        <w:t>.</w:t>
      </w:r>
      <w:r w:rsidR="00786602">
        <w:rPr>
          <w:i w:val="0"/>
          <w:iCs w:val="0"/>
          <w:color w:val="auto"/>
          <w:sz w:val="24"/>
          <w:szCs w:val="24"/>
        </w:rPr>
        <w:t xml:space="preserve"> </w:t>
      </w:r>
      <w:r w:rsidRPr="009B2F53">
        <w:rPr>
          <w:i w:val="0"/>
          <w:iCs w:val="0"/>
          <w:color w:val="auto"/>
          <w:sz w:val="24"/>
          <w:szCs w:val="24"/>
        </w:rPr>
        <w:t>Setelah pengujian dapat disimpulkan bahwa metode prototype menunjukan sangat membantu pengguna untuk menghasilkan website sesuai yang mereka butuhkan.</w:t>
      </w:r>
      <w:r w:rsidR="00DE5AFF" w:rsidRPr="009B2F53">
        <w:rPr>
          <w:color w:val="auto"/>
          <w:sz w:val="22"/>
          <w:szCs w:val="22"/>
        </w:rPr>
        <w:t xml:space="preserve"> </w:t>
      </w:r>
      <w:r w:rsidR="00DE5AFF" w:rsidRPr="00F724BB">
        <w:rPr>
          <w:color w:val="FFFFFF" w:themeColor="background1"/>
        </w:rPr>
        <w:fldChar w:fldCharType="begin"/>
      </w:r>
      <w:r w:rsidR="00DE5AFF" w:rsidRPr="00F724BB">
        <w:rPr>
          <w:color w:val="FFFFFF" w:themeColor="background1"/>
        </w:rPr>
        <w:instrText xml:space="preserve"> SEQ Tabel \* ARABIC </w:instrText>
      </w:r>
      <w:r w:rsidR="00DE5AFF" w:rsidRPr="00F724BB">
        <w:rPr>
          <w:color w:val="FFFFFF" w:themeColor="background1"/>
        </w:rPr>
        <w:fldChar w:fldCharType="separate"/>
      </w:r>
      <w:r w:rsidR="00224928">
        <w:rPr>
          <w:noProof/>
          <w:color w:val="FFFFFF" w:themeColor="background1"/>
        </w:rPr>
        <w:t>4</w:t>
      </w:r>
      <w:r w:rsidR="00DE5AFF" w:rsidRPr="00F724BB">
        <w:rPr>
          <w:color w:val="FFFFFF" w:themeColor="background1"/>
        </w:rPr>
        <w:fldChar w:fldCharType="end"/>
      </w:r>
      <w:r w:rsidR="00DE5AFF" w:rsidRPr="00F724BB">
        <w:rPr>
          <w:color w:val="FFFFFF" w:themeColor="background1"/>
        </w:rPr>
        <w:t xml:space="preserve"> Pengujian Black Bo</w:t>
      </w:r>
    </w:p>
    <w:p w14:paraId="267584FF" w14:textId="46DE6E9A" w:rsidR="00FA1A50" w:rsidRPr="00F724BB" w:rsidRDefault="00A97A8F" w:rsidP="00A97A8F">
      <w:pPr>
        <w:pStyle w:val="Caption"/>
        <w:spacing w:after="0" w:line="360" w:lineRule="auto"/>
        <w:ind w:left="1800" w:firstLine="360"/>
        <w:jc w:val="both"/>
        <w:rPr>
          <w:b/>
          <w:bCs/>
          <w:color w:val="FFFFFF" w:themeColor="background1"/>
        </w:rPr>
      </w:pPr>
      <w:r>
        <w:rPr>
          <w:i w:val="0"/>
          <w:iCs w:val="0"/>
          <w:color w:val="auto"/>
          <w:sz w:val="24"/>
          <w:szCs w:val="24"/>
        </w:rPr>
        <w:t xml:space="preserve">Tabel 4 Pengujian UAT </w:t>
      </w:r>
      <w:r>
        <w:rPr>
          <w:color w:val="auto"/>
          <w:sz w:val="24"/>
          <w:szCs w:val="24"/>
        </w:rPr>
        <w:t>(User Acceptance Test)</w:t>
      </w:r>
      <w:r>
        <w:rPr>
          <w:i w:val="0"/>
          <w:iCs w:val="0"/>
          <w:color w:val="auto"/>
          <w:sz w:val="24"/>
          <w:szCs w:val="24"/>
        </w:rPr>
        <w:t xml:space="preserve"> </w:t>
      </w:r>
      <w:bookmarkEnd w:id="1"/>
    </w:p>
    <w:tbl>
      <w:tblPr>
        <w:tblStyle w:val="TableGrid"/>
        <w:tblW w:w="0" w:type="auto"/>
        <w:tblLook w:val="04A0" w:firstRow="1" w:lastRow="0" w:firstColumn="1" w:lastColumn="0" w:noHBand="0" w:noVBand="1"/>
      </w:tblPr>
      <w:tblGrid>
        <w:gridCol w:w="514"/>
        <w:gridCol w:w="1363"/>
        <w:gridCol w:w="1965"/>
        <w:gridCol w:w="2032"/>
        <w:gridCol w:w="1070"/>
        <w:gridCol w:w="1070"/>
        <w:gridCol w:w="996"/>
      </w:tblGrid>
      <w:tr w:rsidR="009B2F53" w14:paraId="54314034" w14:textId="77777777" w:rsidTr="009B2F53">
        <w:tc>
          <w:tcPr>
            <w:tcW w:w="514" w:type="dxa"/>
            <w:vMerge w:val="restart"/>
            <w:vAlign w:val="center"/>
          </w:tcPr>
          <w:p w14:paraId="61242AF0" w14:textId="77777777" w:rsidR="009B2F53" w:rsidRDefault="009B2F53" w:rsidP="009B2F53">
            <w:pPr>
              <w:tabs>
                <w:tab w:val="left" w:pos="450"/>
              </w:tabs>
              <w:spacing w:line="276" w:lineRule="auto"/>
              <w:jc w:val="center"/>
            </w:pPr>
            <w:r>
              <w:t>No</w:t>
            </w:r>
          </w:p>
        </w:tc>
        <w:tc>
          <w:tcPr>
            <w:tcW w:w="1363" w:type="dxa"/>
            <w:vMerge w:val="restart"/>
            <w:vAlign w:val="center"/>
          </w:tcPr>
          <w:p w14:paraId="43902E9A" w14:textId="77777777" w:rsidR="009B2F53" w:rsidRDefault="009B2F53" w:rsidP="009B2F53">
            <w:pPr>
              <w:tabs>
                <w:tab w:val="left" w:pos="450"/>
              </w:tabs>
              <w:spacing w:line="276" w:lineRule="auto"/>
              <w:jc w:val="center"/>
            </w:pPr>
            <w:r>
              <w:t>Pengujian</w:t>
            </w:r>
          </w:p>
        </w:tc>
        <w:tc>
          <w:tcPr>
            <w:tcW w:w="1965" w:type="dxa"/>
            <w:vMerge w:val="restart"/>
            <w:vAlign w:val="center"/>
          </w:tcPr>
          <w:p w14:paraId="0D5895A0" w14:textId="77777777" w:rsidR="009B2F53" w:rsidRDefault="009B2F53" w:rsidP="009B2F53">
            <w:pPr>
              <w:tabs>
                <w:tab w:val="left" w:pos="450"/>
              </w:tabs>
              <w:spacing w:line="276" w:lineRule="auto"/>
              <w:jc w:val="center"/>
            </w:pPr>
            <w:r>
              <w:t>Langkah</w:t>
            </w:r>
          </w:p>
        </w:tc>
        <w:tc>
          <w:tcPr>
            <w:tcW w:w="2032" w:type="dxa"/>
            <w:vMerge w:val="restart"/>
            <w:vAlign w:val="center"/>
          </w:tcPr>
          <w:p w14:paraId="1A70E023" w14:textId="77777777" w:rsidR="009B2F53" w:rsidRDefault="009B2F53" w:rsidP="009B2F53">
            <w:pPr>
              <w:tabs>
                <w:tab w:val="left" w:pos="450"/>
              </w:tabs>
              <w:spacing w:line="276" w:lineRule="auto"/>
              <w:jc w:val="center"/>
            </w:pPr>
            <w:r>
              <w:t>Hasil Yang Diharapkan</w:t>
            </w:r>
          </w:p>
        </w:tc>
        <w:tc>
          <w:tcPr>
            <w:tcW w:w="3136" w:type="dxa"/>
            <w:gridSpan w:val="3"/>
            <w:vAlign w:val="center"/>
          </w:tcPr>
          <w:p w14:paraId="77535D5A" w14:textId="77777777" w:rsidR="009B2F53" w:rsidRDefault="009B2F53" w:rsidP="009B2F53">
            <w:pPr>
              <w:tabs>
                <w:tab w:val="left" w:pos="450"/>
              </w:tabs>
              <w:spacing w:line="276" w:lineRule="auto"/>
              <w:jc w:val="center"/>
            </w:pPr>
            <w:r>
              <w:t>Hasil</w:t>
            </w:r>
          </w:p>
        </w:tc>
      </w:tr>
      <w:tr w:rsidR="009B2F53" w14:paraId="2096D5B1" w14:textId="77777777" w:rsidTr="009B2F53">
        <w:tc>
          <w:tcPr>
            <w:tcW w:w="514" w:type="dxa"/>
            <w:vMerge/>
            <w:vAlign w:val="center"/>
          </w:tcPr>
          <w:p w14:paraId="0078E422" w14:textId="77777777" w:rsidR="009B2F53" w:rsidRDefault="009B2F53" w:rsidP="009B2F53">
            <w:pPr>
              <w:tabs>
                <w:tab w:val="left" w:pos="450"/>
              </w:tabs>
              <w:spacing w:line="276" w:lineRule="auto"/>
              <w:jc w:val="center"/>
            </w:pPr>
          </w:p>
        </w:tc>
        <w:tc>
          <w:tcPr>
            <w:tcW w:w="1363" w:type="dxa"/>
            <w:vMerge/>
            <w:vAlign w:val="center"/>
          </w:tcPr>
          <w:p w14:paraId="38D4ACA4" w14:textId="77777777" w:rsidR="009B2F53" w:rsidRDefault="009B2F53" w:rsidP="009B2F53">
            <w:pPr>
              <w:tabs>
                <w:tab w:val="left" w:pos="450"/>
              </w:tabs>
              <w:spacing w:line="276" w:lineRule="auto"/>
              <w:jc w:val="center"/>
            </w:pPr>
          </w:p>
        </w:tc>
        <w:tc>
          <w:tcPr>
            <w:tcW w:w="1965" w:type="dxa"/>
            <w:vMerge/>
            <w:vAlign w:val="center"/>
          </w:tcPr>
          <w:p w14:paraId="51EFE393" w14:textId="77777777" w:rsidR="009B2F53" w:rsidRDefault="009B2F53" w:rsidP="009B2F53">
            <w:pPr>
              <w:tabs>
                <w:tab w:val="left" w:pos="450"/>
              </w:tabs>
              <w:spacing w:line="276" w:lineRule="auto"/>
              <w:jc w:val="center"/>
            </w:pPr>
          </w:p>
        </w:tc>
        <w:tc>
          <w:tcPr>
            <w:tcW w:w="2032" w:type="dxa"/>
            <w:vMerge/>
            <w:vAlign w:val="center"/>
          </w:tcPr>
          <w:p w14:paraId="7AFA5517" w14:textId="77777777" w:rsidR="009B2F53" w:rsidRDefault="009B2F53" w:rsidP="009B2F53">
            <w:pPr>
              <w:tabs>
                <w:tab w:val="left" w:pos="450"/>
              </w:tabs>
              <w:spacing w:line="276" w:lineRule="auto"/>
              <w:jc w:val="center"/>
            </w:pPr>
          </w:p>
        </w:tc>
        <w:tc>
          <w:tcPr>
            <w:tcW w:w="1070" w:type="dxa"/>
            <w:vAlign w:val="center"/>
          </w:tcPr>
          <w:p w14:paraId="709F59A0" w14:textId="77777777" w:rsidR="009B2F53" w:rsidRDefault="009B2F53" w:rsidP="009B2F53">
            <w:pPr>
              <w:tabs>
                <w:tab w:val="left" w:pos="450"/>
              </w:tabs>
              <w:spacing w:line="276" w:lineRule="auto"/>
              <w:jc w:val="center"/>
            </w:pPr>
            <w:r>
              <w:t>Diterima</w:t>
            </w:r>
          </w:p>
        </w:tc>
        <w:tc>
          <w:tcPr>
            <w:tcW w:w="1070" w:type="dxa"/>
            <w:vAlign w:val="center"/>
          </w:tcPr>
          <w:p w14:paraId="2C3E3C26" w14:textId="77777777" w:rsidR="009B2F53" w:rsidRDefault="009B2F53" w:rsidP="009B2F53">
            <w:pPr>
              <w:tabs>
                <w:tab w:val="left" w:pos="450"/>
              </w:tabs>
              <w:spacing w:line="276" w:lineRule="auto"/>
              <w:jc w:val="center"/>
            </w:pPr>
            <w:r>
              <w:t>Diterima dengan catatan</w:t>
            </w:r>
          </w:p>
        </w:tc>
        <w:tc>
          <w:tcPr>
            <w:tcW w:w="996" w:type="dxa"/>
            <w:vAlign w:val="center"/>
          </w:tcPr>
          <w:p w14:paraId="6A963C5E" w14:textId="77777777" w:rsidR="009B2F53" w:rsidRDefault="009B2F53" w:rsidP="009B2F53">
            <w:pPr>
              <w:tabs>
                <w:tab w:val="left" w:pos="450"/>
              </w:tabs>
              <w:spacing w:line="276" w:lineRule="auto"/>
              <w:jc w:val="center"/>
            </w:pPr>
            <w:r>
              <w:t>Ditolak</w:t>
            </w:r>
          </w:p>
        </w:tc>
      </w:tr>
      <w:tr w:rsidR="009B2F53" w14:paraId="32C0657E" w14:textId="77777777" w:rsidTr="00154F0E">
        <w:tc>
          <w:tcPr>
            <w:tcW w:w="514" w:type="dxa"/>
          </w:tcPr>
          <w:p w14:paraId="55909E39" w14:textId="77777777" w:rsidR="009B2F53" w:rsidRDefault="009B2F53" w:rsidP="00154F0E">
            <w:pPr>
              <w:tabs>
                <w:tab w:val="left" w:pos="450"/>
              </w:tabs>
              <w:spacing w:line="276" w:lineRule="auto"/>
              <w:jc w:val="both"/>
            </w:pPr>
            <w:r>
              <w:t>1</w:t>
            </w:r>
          </w:p>
        </w:tc>
        <w:tc>
          <w:tcPr>
            <w:tcW w:w="1363" w:type="dxa"/>
          </w:tcPr>
          <w:p w14:paraId="2812D005" w14:textId="77777777" w:rsidR="009B2F53" w:rsidRPr="005500E5" w:rsidRDefault="009B2F53" w:rsidP="00154F0E">
            <w:pPr>
              <w:tabs>
                <w:tab w:val="left" w:pos="450"/>
              </w:tabs>
              <w:spacing w:line="276" w:lineRule="auto"/>
              <w:jc w:val="both"/>
              <w:rPr>
                <w:i/>
                <w:iCs/>
              </w:rPr>
            </w:pPr>
            <w:r>
              <w:rPr>
                <w:i/>
                <w:iCs/>
              </w:rPr>
              <w:t xml:space="preserve">Log In </w:t>
            </w:r>
          </w:p>
        </w:tc>
        <w:tc>
          <w:tcPr>
            <w:tcW w:w="1965" w:type="dxa"/>
          </w:tcPr>
          <w:p w14:paraId="74C30516" w14:textId="77777777" w:rsidR="009B2F53" w:rsidRPr="00CF32AB" w:rsidRDefault="009B2F53" w:rsidP="00154F0E">
            <w:pPr>
              <w:tabs>
                <w:tab w:val="left" w:pos="450"/>
              </w:tabs>
              <w:spacing w:line="276" w:lineRule="auto"/>
              <w:jc w:val="both"/>
            </w:pPr>
            <w:r>
              <w:t xml:space="preserve">Memasukkan </w:t>
            </w:r>
            <w:r>
              <w:rPr>
                <w:i/>
                <w:iCs/>
              </w:rPr>
              <w:t xml:space="preserve">username </w:t>
            </w:r>
            <w:r>
              <w:t xml:space="preserve">dan </w:t>
            </w:r>
            <w:r>
              <w:rPr>
                <w:i/>
                <w:iCs/>
              </w:rPr>
              <w:t>password</w:t>
            </w:r>
          </w:p>
        </w:tc>
        <w:tc>
          <w:tcPr>
            <w:tcW w:w="2032" w:type="dxa"/>
          </w:tcPr>
          <w:p w14:paraId="78A722D0" w14:textId="77777777" w:rsidR="009B2F53" w:rsidRPr="00CF32AB" w:rsidRDefault="009B2F53" w:rsidP="00154F0E">
            <w:pPr>
              <w:tabs>
                <w:tab w:val="left" w:pos="450"/>
              </w:tabs>
              <w:spacing w:line="276" w:lineRule="auto"/>
              <w:jc w:val="both"/>
            </w:pPr>
            <w:r>
              <w:rPr>
                <w:i/>
                <w:iCs/>
              </w:rPr>
              <w:t xml:space="preserve">Log In </w:t>
            </w:r>
            <w:r>
              <w:t>sukses dan masuk menu admin</w:t>
            </w:r>
          </w:p>
        </w:tc>
        <w:tc>
          <w:tcPr>
            <w:tcW w:w="1070" w:type="dxa"/>
          </w:tcPr>
          <w:p w14:paraId="3EEF6F49" w14:textId="77777777" w:rsidR="009B2F53" w:rsidRDefault="009B2F53" w:rsidP="00154F0E">
            <w:pPr>
              <w:tabs>
                <w:tab w:val="left" w:pos="450"/>
              </w:tabs>
              <w:spacing w:line="276" w:lineRule="auto"/>
              <w:jc w:val="both"/>
            </w:pPr>
          </w:p>
        </w:tc>
        <w:tc>
          <w:tcPr>
            <w:tcW w:w="1070" w:type="dxa"/>
          </w:tcPr>
          <w:p w14:paraId="028D28C0" w14:textId="77777777" w:rsidR="009B2F53" w:rsidRDefault="009B2F53" w:rsidP="00154F0E">
            <w:pPr>
              <w:tabs>
                <w:tab w:val="left" w:pos="450"/>
              </w:tabs>
              <w:spacing w:line="276" w:lineRule="auto"/>
              <w:jc w:val="both"/>
            </w:pPr>
          </w:p>
        </w:tc>
        <w:tc>
          <w:tcPr>
            <w:tcW w:w="996" w:type="dxa"/>
          </w:tcPr>
          <w:p w14:paraId="7C61106F" w14:textId="77777777" w:rsidR="009B2F53" w:rsidRDefault="009B2F53" w:rsidP="00154F0E">
            <w:pPr>
              <w:tabs>
                <w:tab w:val="left" w:pos="450"/>
              </w:tabs>
              <w:spacing w:line="276" w:lineRule="auto"/>
              <w:jc w:val="both"/>
            </w:pPr>
          </w:p>
        </w:tc>
      </w:tr>
      <w:tr w:rsidR="009B2F53" w14:paraId="584BE1E5" w14:textId="77777777" w:rsidTr="00154F0E">
        <w:tc>
          <w:tcPr>
            <w:tcW w:w="514" w:type="dxa"/>
          </w:tcPr>
          <w:p w14:paraId="1A026439" w14:textId="77777777" w:rsidR="009B2F53" w:rsidRDefault="009B2F53" w:rsidP="00154F0E">
            <w:pPr>
              <w:tabs>
                <w:tab w:val="left" w:pos="450"/>
              </w:tabs>
              <w:spacing w:line="276" w:lineRule="auto"/>
              <w:jc w:val="both"/>
            </w:pPr>
            <w:r>
              <w:t>2</w:t>
            </w:r>
          </w:p>
        </w:tc>
        <w:tc>
          <w:tcPr>
            <w:tcW w:w="1363" w:type="dxa"/>
          </w:tcPr>
          <w:p w14:paraId="68CBA330" w14:textId="77777777" w:rsidR="009B2F53" w:rsidRDefault="009B2F53" w:rsidP="00154F0E">
            <w:pPr>
              <w:tabs>
                <w:tab w:val="left" w:pos="450"/>
              </w:tabs>
              <w:spacing w:line="276" w:lineRule="auto"/>
              <w:jc w:val="both"/>
            </w:pPr>
            <w:r>
              <w:t>Kategori</w:t>
            </w:r>
          </w:p>
        </w:tc>
        <w:tc>
          <w:tcPr>
            <w:tcW w:w="1965" w:type="dxa"/>
          </w:tcPr>
          <w:p w14:paraId="67406963" w14:textId="77777777" w:rsidR="009B2F53" w:rsidRDefault="009B2F53" w:rsidP="00154F0E">
            <w:pPr>
              <w:tabs>
                <w:tab w:val="left" w:pos="450"/>
              </w:tabs>
              <w:spacing w:line="276" w:lineRule="auto"/>
              <w:jc w:val="both"/>
            </w:pPr>
            <w:r>
              <w:t>Memasukkan data pada form</w:t>
            </w:r>
          </w:p>
        </w:tc>
        <w:tc>
          <w:tcPr>
            <w:tcW w:w="2032" w:type="dxa"/>
          </w:tcPr>
          <w:p w14:paraId="2D17EBF5" w14:textId="77777777" w:rsidR="009B2F53" w:rsidRDefault="009B2F53" w:rsidP="00154F0E">
            <w:pPr>
              <w:tabs>
                <w:tab w:val="left" w:pos="450"/>
              </w:tabs>
              <w:spacing w:line="276" w:lineRule="auto"/>
              <w:jc w:val="both"/>
            </w:pPr>
            <w:r>
              <w:t>Data berhasil disimpan dan masuk pada list data</w:t>
            </w:r>
          </w:p>
        </w:tc>
        <w:tc>
          <w:tcPr>
            <w:tcW w:w="1070" w:type="dxa"/>
          </w:tcPr>
          <w:p w14:paraId="09C3EC8D" w14:textId="77777777" w:rsidR="009B2F53" w:rsidRDefault="009B2F53" w:rsidP="00154F0E">
            <w:pPr>
              <w:tabs>
                <w:tab w:val="left" w:pos="450"/>
              </w:tabs>
              <w:spacing w:line="276" w:lineRule="auto"/>
              <w:jc w:val="both"/>
            </w:pPr>
          </w:p>
        </w:tc>
        <w:tc>
          <w:tcPr>
            <w:tcW w:w="1070" w:type="dxa"/>
          </w:tcPr>
          <w:p w14:paraId="3C5688D5" w14:textId="77777777" w:rsidR="009B2F53" w:rsidRDefault="009B2F53" w:rsidP="00154F0E">
            <w:pPr>
              <w:tabs>
                <w:tab w:val="left" w:pos="450"/>
              </w:tabs>
              <w:spacing w:line="276" w:lineRule="auto"/>
              <w:jc w:val="both"/>
            </w:pPr>
          </w:p>
        </w:tc>
        <w:tc>
          <w:tcPr>
            <w:tcW w:w="996" w:type="dxa"/>
          </w:tcPr>
          <w:p w14:paraId="5ECC2247" w14:textId="77777777" w:rsidR="009B2F53" w:rsidRDefault="009B2F53" w:rsidP="00154F0E">
            <w:pPr>
              <w:tabs>
                <w:tab w:val="left" w:pos="450"/>
              </w:tabs>
              <w:spacing w:line="276" w:lineRule="auto"/>
              <w:jc w:val="both"/>
            </w:pPr>
          </w:p>
        </w:tc>
      </w:tr>
      <w:tr w:rsidR="009B2F53" w14:paraId="23839180" w14:textId="77777777" w:rsidTr="00154F0E">
        <w:tc>
          <w:tcPr>
            <w:tcW w:w="514" w:type="dxa"/>
          </w:tcPr>
          <w:p w14:paraId="722601CE" w14:textId="77777777" w:rsidR="009B2F53" w:rsidRDefault="009B2F53" w:rsidP="00154F0E">
            <w:pPr>
              <w:tabs>
                <w:tab w:val="left" w:pos="450"/>
              </w:tabs>
              <w:spacing w:line="276" w:lineRule="auto"/>
              <w:jc w:val="both"/>
            </w:pPr>
            <w:r>
              <w:t>3</w:t>
            </w:r>
          </w:p>
        </w:tc>
        <w:tc>
          <w:tcPr>
            <w:tcW w:w="1363" w:type="dxa"/>
          </w:tcPr>
          <w:p w14:paraId="37202017" w14:textId="77777777" w:rsidR="009B2F53" w:rsidRDefault="009B2F53" w:rsidP="00154F0E">
            <w:pPr>
              <w:tabs>
                <w:tab w:val="left" w:pos="450"/>
              </w:tabs>
              <w:spacing w:line="276" w:lineRule="auto"/>
              <w:jc w:val="both"/>
            </w:pPr>
            <w:r>
              <w:t>Kategori</w:t>
            </w:r>
          </w:p>
        </w:tc>
        <w:tc>
          <w:tcPr>
            <w:tcW w:w="1965" w:type="dxa"/>
          </w:tcPr>
          <w:p w14:paraId="667BEDB1" w14:textId="77777777" w:rsidR="009B2F53" w:rsidRDefault="009B2F53" w:rsidP="00154F0E">
            <w:pPr>
              <w:tabs>
                <w:tab w:val="left" w:pos="450"/>
              </w:tabs>
              <w:spacing w:line="276" w:lineRule="auto"/>
              <w:jc w:val="both"/>
            </w:pPr>
            <w:r>
              <w:t>Merubah data pada form dengan “edit”</w:t>
            </w:r>
          </w:p>
        </w:tc>
        <w:tc>
          <w:tcPr>
            <w:tcW w:w="2032" w:type="dxa"/>
          </w:tcPr>
          <w:p w14:paraId="3B5A8940" w14:textId="77777777" w:rsidR="009B2F53" w:rsidRDefault="009B2F53" w:rsidP="00154F0E">
            <w:pPr>
              <w:tabs>
                <w:tab w:val="left" w:pos="450"/>
              </w:tabs>
              <w:spacing w:line="276" w:lineRule="auto"/>
              <w:jc w:val="both"/>
            </w:pPr>
            <w:r>
              <w:t>Data berhasil dirubah dan masuk pada list data</w:t>
            </w:r>
          </w:p>
        </w:tc>
        <w:tc>
          <w:tcPr>
            <w:tcW w:w="1070" w:type="dxa"/>
          </w:tcPr>
          <w:p w14:paraId="1B502FF3" w14:textId="77777777" w:rsidR="009B2F53" w:rsidRDefault="009B2F53" w:rsidP="00154F0E">
            <w:pPr>
              <w:tabs>
                <w:tab w:val="left" w:pos="450"/>
              </w:tabs>
              <w:spacing w:line="276" w:lineRule="auto"/>
              <w:jc w:val="both"/>
            </w:pPr>
          </w:p>
        </w:tc>
        <w:tc>
          <w:tcPr>
            <w:tcW w:w="1070" w:type="dxa"/>
          </w:tcPr>
          <w:p w14:paraId="6E4C2CA1" w14:textId="77777777" w:rsidR="009B2F53" w:rsidRDefault="009B2F53" w:rsidP="00154F0E">
            <w:pPr>
              <w:tabs>
                <w:tab w:val="left" w:pos="450"/>
              </w:tabs>
              <w:spacing w:line="276" w:lineRule="auto"/>
              <w:jc w:val="both"/>
            </w:pPr>
          </w:p>
        </w:tc>
        <w:tc>
          <w:tcPr>
            <w:tcW w:w="996" w:type="dxa"/>
          </w:tcPr>
          <w:p w14:paraId="7B5914E5" w14:textId="77777777" w:rsidR="009B2F53" w:rsidRDefault="009B2F53" w:rsidP="00154F0E">
            <w:pPr>
              <w:tabs>
                <w:tab w:val="left" w:pos="450"/>
              </w:tabs>
              <w:spacing w:line="276" w:lineRule="auto"/>
              <w:jc w:val="both"/>
            </w:pPr>
          </w:p>
        </w:tc>
      </w:tr>
      <w:tr w:rsidR="009B2F53" w14:paraId="4D26F074" w14:textId="77777777" w:rsidTr="00154F0E">
        <w:tc>
          <w:tcPr>
            <w:tcW w:w="514" w:type="dxa"/>
          </w:tcPr>
          <w:p w14:paraId="09719C2B" w14:textId="77777777" w:rsidR="009B2F53" w:rsidRDefault="009B2F53" w:rsidP="00154F0E">
            <w:pPr>
              <w:tabs>
                <w:tab w:val="left" w:pos="450"/>
              </w:tabs>
              <w:spacing w:line="276" w:lineRule="auto"/>
              <w:jc w:val="both"/>
            </w:pPr>
            <w:r>
              <w:t xml:space="preserve">4 </w:t>
            </w:r>
          </w:p>
        </w:tc>
        <w:tc>
          <w:tcPr>
            <w:tcW w:w="1363" w:type="dxa"/>
          </w:tcPr>
          <w:p w14:paraId="6680C7BB" w14:textId="77777777" w:rsidR="009B2F53" w:rsidRDefault="009B2F53" w:rsidP="00154F0E">
            <w:pPr>
              <w:tabs>
                <w:tab w:val="left" w:pos="450"/>
              </w:tabs>
              <w:spacing w:line="276" w:lineRule="auto"/>
              <w:jc w:val="both"/>
            </w:pPr>
            <w:r>
              <w:t>Kategori</w:t>
            </w:r>
          </w:p>
        </w:tc>
        <w:tc>
          <w:tcPr>
            <w:tcW w:w="1965" w:type="dxa"/>
          </w:tcPr>
          <w:p w14:paraId="757B2DEB" w14:textId="77777777" w:rsidR="009B2F53" w:rsidRDefault="009B2F53" w:rsidP="00154F0E">
            <w:pPr>
              <w:tabs>
                <w:tab w:val="left" w:pos="450"/>
              </w:tabs>
              <w:spacing w:line="276" w:lineRule="auto"/>
              <w:jc w:val="both"/>
            </w:pPr>
            <w:r>
              <w:t>Menghapus data pada list data dengan “hapus”</w:t>
            </w:r>
          </w:p>
        </w:tc>
        <w:tc>
          <w:tcPr>
            <w:tcW w:w="2032" w:type="dxa"/>
          </w:tcPr>
          <w:p w14:paraId="119D7A2C" w14:textId="77777777" w:rsidR="009B2F53" w:rsidRDefault="009B2F53" w:rsidP="00154F0E">
            <w:pPr>
              <w:tabs>
                <w:tab w:val="left" w:pos="450"/>
              </w:tabs>
              <w:spacing w:line="276" w:lineRule="auto"/>
              <w:jc w:val="both"/>
            </w:pPr>
            <w:r>
              <w:t>Data berhasil dihapus dan tidak ada di list data</w:t>
            </w:r>
          </w:p>
        </w:tc>
        <w:tc>
          <w:tcPr>
            <w:tcW w:w="1070" w:type="dxa"/>
          </w:tcPr>
          <w:p w14:paraId="6164AFBE" w14:textId="77777777" w:rsidR="009B2F53" w:rsidRDefault="009B2F53" w:rsidP="00154F0E">
            <w:pPr>
              <w:tabs>
                <w:tab w:val="left" w:pos="450"/>
              </w:tabs>
              <w:spacing w:line="276" w:lineRule="auto"/>
              <w:jc w:val="both"/>
            </w:pPr>
          </w:p>
        </w:tc>
        <w:tc>
          <w:tcPr>
            <w:tcW w:w="1070" w:type="dxa"/>
          </w:tcPr>
          <w:p w14:paraId="6EB6E9FB" w14:textId="77777777" w:rsidR="009B2F53" w:rsidRDefault="009B2F53" w:rsidP="00154F0E">
            <w:pPr>
              <w:tabs>
                <w:tab w:val="left" w:pos="450"/>
              </w:tabs>
              <w:spacing w:line="276" w:lineRule="auto"/>
              <w:jc w:val="both"/>
            </w:pPr>
          </w:p>
        </w:tc>
        <w:tc>
          <w:tcPr>
            <w:tcW w:w="996" w:type="dxa"/>
          </w:tcPr>
          <w:p w14:paraId="7A3B39D7" w14:textId="77777777" w:rsidR="009B2F53" w:rsidRDefault="009B2F53" w:rsidP="00154F0E">
            <w:pPr>
              <w:tabs>
                <w:tab w:val="left" w:pos="450"/>
              </w:tabs>
              <w:spacing w:line="276" w:lineRule="auto"/>
              <w:jc w:val="both"/>
            </w:pPr>
          </w:p>
        </w:tc>
      </w:tr>
      <w:tr w:rsidR="009B2F53" w14:paraId="27850B8B" w14:textId="77777777" w:rsidTr="00154F0E">
        <w:tc>
          <w:tcPr>
            <w:tcW w:w="514" w:type="dxa"/>
          </w:tcPr>
          <w:p w14:paraId="69E37C03" w14:textId="77777777" w:rsidR="009B2F53" w:rsidRDefault="009B2F53" w:rsidP="00154F0E">
            <w:pPr>
              <w:tabs>
                <w:tab w:val="left" w:pos="450"/>
              </w:tabs>
              <w:spacing w:line="276" w:lineRule="auto"/>
              <w:jc w:val="both"/>
            </w:pPr>
            <w:r>
              <w:t>5</w:t>
            </w:r>
          </w:p>
        </w:tc>
        <w:tc>
          <w:tcPr>
            <w:tcW w:w="1363" w:type="dxa"/>
          </w:tcPr>
          <w:p w14:paraId="5719722E" w14:textId="77777777" w:rsidR="009B2F53" w:rsidRDefault="009B2F53" w:rsidP="00154F0E">
            <w:pPr>
              <w:tabs>
                <w:tab w:val="left" w:pos="450"/>
              </w:tabs>
              <w:spacing w:line="276" w:lineRule="auto"/>
              <w:jc w:val="both"/>
            </w:pPr>
            <w:r>
              <w:t>Berita</w:t>
            </w:r>
          </w:p>
        </w:tc>
        <w:tc>
          <w:tcPr>
            <w:tcW w:w="1965" w:type="dxa"/>
          </w:tcPr>
          <w:p w14:paraId="063E288E" w14:textId="77777777" w:rsidR="009B2F53" w:rsidRDefault="009B2F53" w:rsidP="00154F0E">
            <w:pPr>
              <w:tabs>
                <w:tab w:val="left" w:pos="450"/>
              </w:tabs>
              <w:spacing w:line="276" w:lineRule="auto"/>
              <w:jc w:val="both"/>
            </w:pPr>
            <w:r>
              <w:t>Memasukkan data pada form</w:t>
            </w:r>
          </w:p>
        </w:tc>
        <w:tc>
          <w:tcPr>
            <w:tcW w:w="2032" w:type="dxa"/>
          </w:tcPr>
          <w:p w14:paraId="19A67AE6" w14:textId="77777777" w:rsidR="009B2F53" w:rsidRDefault="009B2F53" w:rsidP="00154F0E">
            <w:pPr>
              <w:tabs>
                <w:tab w:val="left" w:pos="450"/>
              </w:tabs>
              <w:spacing w:line="276" w:lineRule="auto"/>
              <w:jc w:val="both"/>
            </w:pPr>
            <w:r>
              <w:t>Data berhasil disimpan dan masuk pada list data</w:t>
            </w:r>
          </w:p>
        </w:tc>
        <w:tc>
          <w:tcPr>
            <w:tcW w:w="1070" w:type="dxa"/>
          </w:tcPr>
          <w:p w14:paraId="22C57C95" w14:textId="77777777" w:rsidR="009B2F53" w:rsidRDefault="009B2F53" w:rsidP="00154F0E">
            <w:pPr>
              <w:tabs>
                <w:tab w:val="left" w:pos="450"/>
              </w:tabs>
              <w:spacing w:line="276" w:lineRule="auto"/>
              <w:jc w:val="both"/>
            </w:pPr>
          </w:p>
        </w:tc>
        <w:tc>
          <w:tcPr>
            <w:tcW w:w="1070" w:type="dxa"/>
          </w:tcPr>
          <w:p w14:paraId="0D492E5C" w14:textId="77777777" w:rsidR="009B2F53" w:rsidRDefault="009B2F53" w:rsidP="00154F0E">
            <w:pPr>
              <w:tabs>
                <w:tab w:val="left" w:pos="450"/>
              </w:tabs>
              <w:spacing w:line="276" w:lineRule="auto"/>
              <w:jc w:val="both"/>
            </w:pPr>
          </w:p>
        </w:tc>
        <w:tc>
          <w:tcPr>
            <w:tcW w:w="996" w:type="dxa"/>
          </w:tcPr>
          <w:p w14:paraId="4B8424D0" w14:textId="77777777" w:rsidR="009B2F53" w:rsidRDefault="009B2F53" w:rsidP="00154F0E">
            <w:pPr>
              <w:tabs>
                <w:tab w:val="left" w:pos="450"/>
              </w:tabs>
              <w:spacing w:line="276" w:lineRule="auto"/>
              <w:jc w:val="both"/>
            </w:pPr>
          </w:p>
        </w:tc>
      </w:tr>
      <w:tr w:rsidR="009B2F53" w14:paraId="4F743602" w14:textId="77777777" w:rsidTr="00154F0E">
        <w:tc>
          <w:tcPr>
            <w:tcW w:w="514" w:type="dxa"/>
          </w:tcPr>
          <w:p w14:paraId="36188E04" w14:textId="77777777" w:rsidR="009B2F53" w:rsidRDefault="009B2F53" w:rsidP="00154F0E">
            <w:pPr>
              <w:tabs>
                <w:tab w:val="left" w:pos="450"/>
              </w:tabs>
              <w:spacing w:line="276" w:lineRule="auto"/>
              <w:jc w:val="both"/>
            </w:pPr>
            <w:r>
              <w:t>6</w:t>
            </w:r>
          </w:p>
        </w:tc>
        <w:tc>
          <w:tcPr>
            <w:tcW w:w="1363" w:type="dxa"/>
          </w:tcPr>
          <w:p w14:paraId="670D03F8" w14:textId="77777777" w:rsidR="009B2F53" w:rsidRDefault="009B2F53" w:rsidP="00154F0E">
            <w:pPr>
              <w:tabs>
                <w:tab w:val="left" w:pos="450"/>
              </w:tabs>
              <w:spacing w:line="276" w:lineRule="auto"/>
              <w:jc w:val="both"/>
            </w:pPr>
            <w:r>
              <w:t>Berita</w:t>
            </w:r>
          </w:p>
        </w:tc>
        <w:tc>
          <w:tcPr>
            <w:tcW w:w="1965" w:type="dxa"/>
          </w:tcPr>
          <w:p w14:paraId="795E3D19" w14:textId="77777777" w:rsidR="009B2F53" w:rsidRDefault="009B2F53" w:rsidP="00154F0E">
            <w:pPr>
              <w:tabs>
                <w:tab w:val="left" w:pos="450"/>
              </w:tabs>
              <w:spacing w:line="276" w:lineRule="auto"/>
              <w:jc w:val="both"/>
            </w:pPr>
            <w:r>
              <w:t>Merubah data pada form dengan “edit”</w:t>
            </w:r>
          </w:p>
        </w:tc>
        <w:tc>
          <w:tcPr>
            <w:tcW w:w="2032" w:type="dxa"/>
          </w:tcPr>
          <w:p w14:paraId="2F5AD986" w14:textId="77777777" w:rsidR="009B2F53" w:rsidRDefault="009B2F53" w:rsidP="00154F0E">
            <w:pPr>
              <w:tabs>
                <w:tab w:val="left" w:pos="450"/>
              </w:tabs>
              <w:spacing w:line="276" w:lineRule="auto"/>
              <w:jc w:val="both"/>
            </w:pPr>
            <w:r>
              <w:t>Data berhasil dirubah dan masuk pada list data</w:t>
            </w:r>
          </w:p>
        </w:tc>
        <w:tc>
          <w:tcPr>
            <w:tcW w:w="1070" w:type="dxa"/>
          </w:tcPr>
          <w:p w14:paraId="4B57C3D1" w14:textId="77777777" w:rsidR="009B2F53" w:rsidRDefault="009B2F53" w:rsidP="00154F0E">
            <w:pPr>
              <w:tabs>
                <w:tab w:val="left" w:pos="450"/>
              </w:tabs>
              <w:spacing w:line="276" w:lineRule="auto"/>
              <w:jc w:val="both"/>
            </w:pPr>
          </w:p>
        </w:tc>
        <w:tc>
          <w:tcPr>
            <w:tcW w:w="1070" w:type="dxa"/>
          </w:tcPr>
          <w:p w14:paraId="0100167A" w14:textId="77777777" w:rsidR="009B2F53" w:rsidRDefault="009B2F53" w:rsidP="00154F0E">
            <w:pPr>
              <w:tabs>
                <w:tab w:val="left" w:pos="450"/>
              </w:tabs>
              <w:spacing w:line="276" w:lineRule="auto"/>
              <w:jc w:val="both"/>
            </w:pPr>
          </w:p>
        </w:tc>
        <w:tc>
          <w:tcPr>
            <w:tcW w:w="996" w:type="dxa"/>
          </w:tcPr>
          <w:p w14:paraId="7B6AE8DC" w14:textId="77777777" w:rsidR="009B2F53" w:rsidRDefault="009B2F53" w:rsidP="00154F0E">
            <w:pPr>
              <w:tabs>
                <w:tab w:val="left" w:pos="450"/>
              </w:tabs>
              <w:spacing w:line="276" w:lineRule="auto"/>
              <w:jc w:val="both"/>
            </w:pPr>
          </w:p>
        </w:tc>
      </w:tr>
      <w:tr w:rsidR="009B2F53" w14:paraId="75D2EFFF" w14:textId="77777777" w:rsidTr="00154F0E">
        <w:tc>
          <w:tcPr>
            <w:tcW w:w="514" w:type="dxa"/>
          </w:tcPr>
          <w:p w14:paraId="3848DA4C" w14:textId="77777777" w:rsidR="009B2F53" w:rsidRDefault="009B2F53" w:rsidP="00154F0E">
            <w:pPr>
              <w:tabs>
                <w:tab w:val="left" w:pos="450"/>
              </w:tabs>
              <w:spacing w:line="276" w:lineRule="auto"/>
              <w:jc w:val="both"/>
            </w:pPr>
            <w:r>
              <w:t>7</w:t>
            </w:r>
          </w:p>
        </w:tc>
        <w:tc>
          <w:tcPr>
            <w:tcW w:w="1363" w:type="dxa"/>
          </w:tcPr>
          <w:p w14:paraId="5DEB5AD7" w14:textId="77777777" w:rsidR="009B2F53" w:rsidRDefault="009B2F53" w:rsidP="00154F0E">
            <w:pPr>
              <w:tabs>
                <w:tab w:val="left" w:pos="450"/>
              </w:tabs>
              <w:spacing w:line="276" w:lineRule="auto"/>
              <w:jc w:val="both"/>
            </w:pPr>
            <w:r>
              <w:t>Berita</w:t>
            </w:r>
          </w:p>
        </w:tc>
        <w:tc>
          <w:tcPr>
            <w:tcW w:w="1965" w:type="dxa"/>
          </w:tcPr>
          <w:p w14:paraId="2908E404" w14:textId="77777777" w:rsidR="009B2F53" w:rsidRDefault="009B2F53" w:rsidP="00154F0E">
            <w:pPr>
              <w:tabs>
                <w:tab w:val="left" w:pos="450"/>
              </w:tabs>
              <w:spacing w:line="276" w:lineRule="auto"/>
              <w:jc w:val="both"/>
            </w:pPr>
            <w:r>
              <w:t>Menghapus data pada list data dengan “hapus”</w:t>
            </w:r>
          </w:p>
        </w:tc>
        <w:tc>
          <w:tcPr>
            <w:tcW w:w="2032" w:type="dxa"/>
          </w:tcPr>
          <w:p w14:paraId="5520353C" w14:textId="77777777" w:rsidR="009B2F53" w:rsidRDefault="009B2F53" w:rsidP="00154F0E">
            <w:pPr>
              <w:tabs>
                <w:tab w:val="left" w:pos="450"/>
              </w:tabs>
              <w:spacing w:line="276" w:lineRule="auto"/>
              <w:jc w:val="both"/>
            </w:pPr>
            <w:r>
              <w:t>Data berhasil dihapus dan tidak ada di list data</w:t>
            </w:r>
          </w:p>
        </w:tc>
        <w:tc>
          <w:tcPr>
            <w:tcW w:w="1070" w:type="dxa"/>
          </w:tcPr>
          <w:p w14:paraId="4FA71916" w14:textId="77777777" w:rsidR="009B2F53" w:rsidRDefault="009B2F53" w:rsidP="00154F0E">
            <w:pPr>
              <w:tabs>
                <w:tab w:val="left" w:pos="450"/>
              </w:tabs>
              <w:spacing w:line="276" w:lineRule="auto"/>
              <w:jc w:val="both"/>
            </w:pPr>
          </w:p>
        </w:tc>
        <w:tc>
          <w:tcPr>
            <w:tcW w:w="1070" w:type="dxa"/>
          </w:tcPr>
          <w:p w14:paraId="587A361C" w14:textId="77777777" w:rsidR="009B2F53" w:rsidRDefault="009B2F53" w:rsidP="00154F0E">
            <w:pPr>
              <w:tabs>
                <w:tab w:val="left" w:pos="450"/>
              </w:tabs>
              <w:spacing w:line="276" w:lineRule="auto"/>
              <w:jc w:val="both"/>
            </w:pPr>
          </w:p>
        </w:tc>
        <w:tc>
          <w:tcPr>
            <w:tcW w:w="996" w:type="dxa"/>
          </w:tcPr>
          <w:p w14:paraId="637AB732" w14:textId="77777777" w:rsidR="009B2F53" w:rsidRDefault="009B2F53" w:rsidP="00154F0E">
            <w:pPr>
              <w:tabs>
                <w:tab w:val="left" w:pos="450"/>
              </w:tabs>
              <w:spacing w:line="276" w:lineRule="auto"/>
              <w:jc w:val="both"/>
            </w:pPr>
          </w:p>
        </w:tc>
      </w:tr>
      <w:tr w:rsidR="009B2F53" w14:paraId="338773F8" w14:textId="77777777" w:rsidTr="00154F0E">
        <w:tc>
          <w:tcPr>
            <w:tcW w:w="514" w:type="dxa"/>
          </w:tcPr>
          <w:p w14:paraId="384E0CFD" w14:textId="77777777" w:rsidR="009B2F53" w:rsidRDefault="009B2F53" w:rsidP="00154F0E">
            <w:pPr>
              <w:tabs>
                <w:tab w:val="left" w:pos="450"/>
              </w:tabs>
              <w:spacing w:line="276" w:lineRule="auto"/>
              <w:jc w:val="both"/>
            </w:pPr>
            <w:r>
              <w:lastRenderedPageBreak/>
              <w:t>8</w:t>
            </w:r>
          </w:p>
        </w:tc>
        <w:tc>
          <w:tcPr>
            <w:tcW w:w="1363" w:type="dxa"/>
          </w:tcPr>
          <w:p w14:paraId="2555096C" w14:textId="77777777" w:rsidR="009B2F53" w:rsidRDefault="009B2F53" w:rsidP="00154F0E">
            <w:pPr>
              <w:tabs>
                <w:tab w:val="left" w:pos="450"/>
              </w:tabs>
              <w:spacing w:line="276" w:lineRule="auto"/>
              <w:jc w:val="both"/>
            </w:pPr>
            <w:r>
              <w:t>Konfigurasi</w:t>
            </w:r>
          </w:p>
        </w:tc>
        <w:tc>
          <w:tcPr>
            <w:tcW w:w="1965" w:type="dxa"/>
          </w:tcPr>
          <w:p w14:paraId="4A5740F6" w14:textId="77777777" w:rsidR="009B2F53" w:rsidRDefault="009B2F53" w:rsidP="00154F0E">
            <w:pPr>
              <w:tabs>
                <w:tab w:val="left" w:pos="450"/>
              </w:tabs>
              <w:spacing w:line="276" w:lineRule="auto"/>
              <w:jc w:val="both"/>
            </w:pPr>
            <w:r>
              <w:t>Menambahkan logo dan icon situs</w:t>
            </w:r>
          </w:p>
        </w:tc>
        <w:tc>
          <w:tcPr>
            <w:tcW w:w="2032" w:type="dxa"/>
          </w:tcPr>
          <w:p w14:paraId="1063F736" w14:textId="77777777" w:rsidR="009B2F53" w:rsidRDefault="009B2F53" w:rsidP="00154F0E">
            <w:pPr>
              <w:tabs>
                <w:tab w:val="left" w:pos="450"/>
              </w:tabs>
              <w:spacing w:line="276" w:lineRule="auto"/>
              <w:jc w:val="both"/>
            </w:pPr>
            <w:r>
              <w:t>Logo dan icon situs berhasil ditambahkan</w:t>
            </w:r>
          </w:p>
        </w:tc>
        <w:tc>
          <w:tcPr>
            <w:tcW w:w="1070" w:type="dxa"/>
          </w:tcPr>
          <w:p w14:paraId="660F7DEC" w14:textId="77777777" w:rsidR="009B2F53" w:rsidRDefault="009B2F53" w:rsidP="00154F0E">
            <w:pPr>
              <w:tabs>
                <w:tab w:val="left" w:pos="450"/>
              </w:tabs>
              <w:spacing w:line="276" w:lineRule="auto"/>
              <w:jc w:val="both"/>
            </w:pPr>
          </w:p>
        </w:tc>
        <w:tc>
          <w:tcPr>
            <w:tcW w:w="1070" w:type="dxa"/>
          </w:tcPr>
          <w:p w14:paraId="7B5EC67C" w14:textId="77777777" w:rsidR="009B2F53" w:rsidRDefault="009B2F53" w:rsidP="00154F0E">
            <w:pPr>
              <w:tabs>
                <w:tab w:val="left" w:pos="450"/>
              </w:tabs>
              <w:spacing w:line="276" w:lineRule="auto"/>
              <w:jc w:val="both"/>
            </w:pPr>
          </w:p>
        </w:tc>
        <w:tc>
          <w:tcPr>
            <w:tcW w:w="996" w:type="dxa"/>
          </w:tcPr>
          <w:p w14:paraId="7DF177A2" w14:textId="77777777" w:rsidR="009B2F53" w:rsidRDefault="009B2F53" w:rsidP="00154F0E">
            <w:pPr>
              <w:tabs>
                <w:tab w:val="left" w:pos="450"/>
              </w:tabs>
              <w:spacing w:line="276" w:lineRule="auto"/>
              <w:jc w:val="both"/>
            </w:pPr>
          </w:p>
        </w:tc>
      </w:tr>
      <w:tr w:rsidR="009B2F53" w14:paraId="7AC739DC" w14:textId="77777777" w:rsidTr="00154F0E">
        <w:tc>
          <w:tcPr>
            <w:tcW w:w="514" w:type="dxa"/>
          </w:tcPr>
          <w:p w14:paraId="6E78BD25" w14:textId="77777777" w:rsidR="009B2F53" w:rsidRDefault="009B2F53" w:rsidP="00154F0E">
            <w:pPr>
              <w:tabs>
                <w:tab w:val="left" w:pos="450"/>
              </w:tabs>
              <w:spacing w:line="276" w:lineRule="auto"/>
              <w:jc w:val="both"/>
            </w:pPr>
            <w:r>
              <w:t>9</w:t>
            </w:r>
          </w:p>
        </w:tc>
        <w:tc>
          <w:tcPr>
            <w:tcW w:w="1363" w:type="dxa"/>
          </w:tcPr>
          <w:p w14:paraId="28FD1C4B" w14:textId="77777777" w:rsidR="009B2F53" w:rsidRDefault="009B2F53" w:rsidP="00154F0E">
            <w:pPr>
              <w:tabs>
                <w:tab w:val="left" w:pos="450"/>
              </w:tabs>
              <w:spacing w:line="276" w:lineRule="auto"/>
              <w:jc w:val="both"/>
            </w:pPr>
            <w:r>
              <w:t>Konfigurasi</w:t>
            </w:r>
          </w:p>
        </w:tc>
        <w:tc>
          <w:tcPr>
            <w:tcW w:w="1965" w:type="dxa"/>
          </w:tcPr>
          <w:p w14:paraId="113339CC" w14:textId="77777777" w:rsidR="009B2F53" w:rsidRDefault="009B2F53" w:rsidP="00154F0E">
            <w:pPr>
              <w:tabs>
                <w:tab w:val="left" w:pos="450"/>
              </w:tabs>
              <w:spacing w:line="276" w:lineRule="auto"/>
              <w:jc w:val="both"/>
            </w:pPr>
            <w:r>
              <w:t>Memasukkan data pada form</w:t>
            </w:r>
          </w:p>
        </w:tc>
        <w:tc>
          <w:tcPr>
            <w:tcW w:w="2032" w:type="dxa"/>
          </w:tcPr>
          <w:p w14:paraId="753D04B3" w14:textId="77777777" w:rsidR="009B2F53" w:rsidRDefault="009B2F53" w:rsidP="00154F0E">
            <w:pPr>
              <w:tabs>
                <w:tab w:val="left" w:pos="450"/>
              </w:tabs>
              <w:spacing w:line="276" w:lineRule="auto"/>
              <w:jc w:val="both"/>
            </w:pPr>
            <w:r>
              <w:t>Data berhasil disimpan dan masuk pada list data</w:t>
            </w:r>
          </w:p>
        </w:tc>
        <w:tc>
          <w:tcPr>
            <w:tcW w:w="1070" w:type="dxa"/>
          </w:tcPr>
          <w:p w14:paraId="40EA2CB5" w14:textId="77777777" w:rsidR="009B2F53" w:rsidRDefault="009B2F53" w:rsidP="00154F0E">
            <w:pPr>
              <w:tabs>
                <w:tab w:val="left" w:pos="450"/>
              </w:tabs>
              <w:spacing w:line="276" w:lineRule="auto"/>
              <w:jc w:val="both"/>
            </w:pPr>
          </w:p>
        </w:tc>
        <w:tc>
          <w:tcPr>
            <w:tcW w:w="1070" w:type="dxa"/>
          </w:tcPr>
          <w:p w14:paraId="72C1E1F5" w14:textId="77777777" w:rsidR="009B2F53" w:rsidRDefault="009B2F53" w:rsidP="00154F0E">
            <w:pPr>
              <w:tabs>
                <w:tab w:val="left" w:pos="450"/>
              </w:tabs>
              <w:spacing w:line="276" w:lineRule="auto"/>
              <w:jc w:val="both"/>
            </w:pPr>
          </w:p>
        </w:tc>
        <w:tc>
          <w:tcPr>
            <w:tcW w:w="996" w:type="dxa"/>
          </w:tcPr>
          <w:p w14:paraId="13067BC7" w14:textId="77777777" w:rsidR="009B2F53" w:rsidRDefault="009B2F53" w:rsidP="00154F0E">
            <w:pPr>
              <w:tabs>
                <w:tab w:val="left" w:pos="450"/>
              </w:tabs>
              <w:spacing w:line="276" w:lineRule="auto"/>
              <w:jc w:val="both"/>
            </w:pPr>
          </w:p>
        </w:tc>
      </w:tr>
      <w:tr w:rsidR="009B2F53" w14:paraId="5F790715" w14:textId="77777777" w:rsidTr="00154F0E">
        <w:tc>
          <w:tcPr>
            <w:tcW w:w="514" w:type="dxa"/>
          </w:tcPr>
          <w:p w14:paraId="4803B272" w14:textId="77777777" w:rsidR="009B2F53" w:rsidRDefault="009B2F53" w:rsidP="00154F0E">
            <w:pPr>
              <w:tabs>
                <w:tab w:val="left" w:pos="450"/>
              </w:tabs>
              <w:spacing w:line="276" w:lineRule="auto"/>
              <w:jc w:val="both"/>
            </w:pPr>
            <w:r>
              <w:t>10</w:t>
            </w:r>
          </w:p>
        </w:tc>
        <w:tc>
          <w:tcPr>
            <w:tcW w:w="1363" w:type="dxa"/>
          </w:tcPr>
          <w:p w14:paraId="50E18D44" w14:textId="77777777" w:rsidR="009B2F53" w:rsidRDefault="009B2F53" w:rsidP="00154F0E">
            <w:pPr>
              <w:tabs>
                <w:tab w:val="left" w:pos="450"/>
              </w:tabs>
              <w:spacing w:line="276" w:lineRule="auto"/>
              <w:jc w:val="both"/>
            </w:pPr>
            <w:r>
              <w:t>User</w:t>
            </w:r>
          </w:p>
        </w:tc>
        <w:tc>
          <w:tcPr>
            <w:tcW w:w="1965" w:type="dxa"/>
          </w:tcPr>
          <w:p w14:paraId="77F538F9" w14:textId="77777777" w:rsidR="009B2F53" w:rsidRDefault="009B2F53" w:rsidP="00154F0E">
            <w:pPr>
              <w:tabs>
                <w:tab w:val="left" w:pos="450"/>
              </w:tabs>
              <w:spacing w:line="276" w:lineRule="auto"/>
              <w:jc w:val="both"/>
            </w:pPr>
            <w:r>
              <w:t>Memasukkan data pada form</w:t>
            </w:r>
          </w:p>
        </w:tc>
        <w:tc>
          <w:tcPr>
            <w:tcW w:w="2032" w:type="dxa"/>
          </w:tcPr>
          <w:p w14:paraId="1597AF68" w14:textId="77777777" w:rsidR="009B2F53" w:rsidRDefault="009B2F53" w:rsidP="00154F0E">
            <w:pPr>
              <w:tabs>
                <w:tab w:val="left" w:pos="450"/>
              </w:tabs>
              <w:spacing w:line="276" w:lineRule="auto"/>
              <w:jc w:val="both"/>
            </w:pPr>
            <w:r>
              <w:t>Data berhasil disimpan dan masuk pada list data</w:t>
            </w:r>
          </w:p>
        </w:tc>
        <w:tc>
          <w:tcPr>
            <w:tcW w:w="1070" w:type="dxa"/>
          </w:tcPr>
          <w:p w14:paraId="7730E180" w14:textId="77777777" w:rsidR="009B2F53" w:rsidRDefault="009B2F53" w:rsidP="00154F0E">
            <w:pPr>
              <w:tabs>
                <w:tab w:val="left" w:pos="450"/>
              </w:tabs>
              <w:spacing w:line="276" w:lineRule="auto"/>
              <w:jc w:val="both"/>
            </w:pPr>
          </w:p>
        </w:tc>
        <w:tc>
          <w:tcPr>
            <w:tcW w:w="1070" w:type="dxa"/>
          </w:tcPr>
          <w:p w14:paraId="2947D899" w14:textId="77777777" w:rsidR="009B2F53" w:rsidRDefault="009B2F53" w:rsidP="00154F0E">
            <w:pPr>
              <w:tabs>
                <w:tab w:val="left" w:pos="450"/>
              </w:tabs>
              <w:spacing w:line="276" w:lineRule="auto"/>
              <w:jc w:val="both"/>
            </w:pPr>
          </w:p>
        </w:tc>
        <w:tc>
          <w:tcPr>
            <w:tcW w:w="996" w:type="dxa"/>
          </w:tcPr>
          <w:p w14:paraId="444D2B0A" w14:textId="77777777" w:rsidR="009B2F53" w:rsidRDefault="009B2F53" w:rsidP="00154F0E">
            <w:pPr>
              <w:tabs>
                <w:tab w:val="left" w:pos="450"/>
              </w:tabs>
              <w:spacing w:line="276" w:lineRule="auto"/>
              <w:jc w:val="both"/>
            </w:pPr>
          </w:p>
        </w:tc>
      </w:tr>
      <w:tr w:rsidR="009B2F53" w14:paraId="10DF94FE" w14:textId="77777777" w:rsidTr="00154F0E">
        <w:tc>
          <w:tcPr>
            <w:tcW w:w="514" w:type="dxa"/>
          </w:tcPr>
          <w:p w14:paraId="41119269" w14:textId="77777777" w:rsidR="009B2F53" w:rsidRDefault="009B2F53" w:rsidP="00154F0E">
            <w:pPr>
              <w:tabs>
                <w:tab w:val="left" w:pos="450"/>
              </w:tabs>
              <w:spacing w:line="276" w:lineRule="auto"/>
              <w:jc w:val="both"/>
            </w:pPr>
            <w:r>
              <w:t>11</w:t>
            </w:r>
          </w:p>
        </w:tc>
        <w:tc>
          <w:tcPr>
            <w:tcW w:w="1363" w:type="dxa"/>
          </w:tcPr>
          <w:p w14:paraId="5A2AA18E" w14:textId="77777777" w:rsidR="009B2F53" w:rsidRDefault="009B2F53" w:rsidP="00154F0E">
            <w:pPr>
              <w:tabs>
                <w:tab w:val="left" w:pos="450"/>
              </w:tabs>
              <w:spacing w:line="276" w:lineRule="auto"/>
              <w:jc w:val="both"/>
            </w:pPr>
            <w:r>
              <w:t>User</w:t>
            </w:r>
          </w:p>
        </w:tc>
        <w:tc>
          <w:tcPr>
            <w:tcW w:w="1965" w:type="dxa"/>
          </w:tcPr>
          <w:p w14:paraId="3084B581" w14:textId="77777777" w:rsidR="009B2F53" w:rsidRDefault="009B2F53" w:rsidP="00154F0E">
            <w:pPr>
              <w:tabs>
                <w:tab w:val="left" w:pos="450"/>
              </w:tabs>
              <w:spacing w:line="276" w:lineRule="auto"/>
              <w:jc w:val="both"/>
            </w:pPr>
            <w:r>
              <w:t>Merubah data pada form dengan “edit”</w:t>
            </w:r>
          </w:p>
        </w:tc>
        <w:tc>
          <w:tcPr>
            <w:tcW w:w="2032" w:type="dxa"/>
          </w:tcPr>
          <w:p w14:paraId="6E33E56F" w14:textId="77777777" w:rsidR="009B2F53" w:rsidRDefault="009B2F53" w:rsidP="00154F0E">
            <w:pPr>
              <w:tabs>
                <w:tab w:val="left" w:pos="450"/>
              </w:tabs>
              <w:spacing w:line="276" w:lineRule="auto"/>
              <w:jc w:val="both"/>
            </w:pPr>
            <w:r>
              <w:t>Data berhasil dirubah dan masuk pada list data</w:t>
            </w:r>
          </w:p>
        </w:tc>
        <w:tc>
          <w:tcPr>
            <w:tcW w:w="1070" w:type="dxa"/>
          </w:tcPr>
          <w:p w14:paraId="57F5CFC7" w14:textId="77777777" w:rsidR="009B2F53" w:rsidRDefault="009B2F53" w:rsidP="00154F0E">
            <w:pPr>
              <w:tabs>
                <w:tab w:val="left" w:pos="450"/>
              </w:tabs>
              <w:spacing w:line="276" w:lineRule="auto"/>
              <w:jc w:val="both"/>
            </w:pPr>
          </w:p>
        </w:tc>
        <w:tc>
          <w:tcPr>
            <w:tcW w:w="1070" w:type="dxa"/>
          </w:tcPr>
          <w:p w14:paraId="0C30FA42" w14:textId="77777777" w:rsidR="009B2F53" w:rsidRDefault="009B2F53" w:rsidP="00154F0E">
            <w:pPr>
              <w:tabs>
                <w:tab w:val="left" w:pos="450"/>
              </w:tabs>
              <w:spacing w:line="276" w:lineRule="auto"/>
              <w:jc w:val="both"/>
            </w:pPr>
          </w:p>
        </w:tc>
        <w:tc>
          <w:tcPr>
            <w:tcW w:w="996" w:type="dxa"/>
          </w:tcPr>
          <w:p w14:paraId="4DFD7E35" w14:textId="77777777" w:rsidR="009B2F53" w:rsidRDefault="009B2F53" w:rsidP="00154F0E">
            <w:pPr>
              <w:tabs>
                <w:tab w:val="left" w:pos="450"/>
              </w:tabs>
              <w:spacing w:line="276" w:lineRule="auto"/>
              <w:jc w:val="both"/>
            </w:pPr>
          </w:p>
        </w:tc>
      </w:tr>
      <w:tr w:rsidR="009B2F53" w14:paraId="41AE34FD" w14:textId="77777777" w:rsidTr="00154F0E">
        <w:tc>
          <w:tcPr>
            <w:tcW w:w="514" w:type="dxa"/>
          </w:tcPr>
          <w:p w14:paraId="6C6390AA" w14:textId="77777777" w:rsidR="009B2F53" w:rsidRDefault="009B2F53" w:rsidP="00154F0E">
            <w:pPr>
              <w:tabs>
                <w:tab w:val="left" w:pos="450"/>
              </w:tabs>
              <w:spacing w:line="276" w:lineRule="auto"/>
              <w:jc w:val="both"/>
            </w:pPr>
            <w:r>
              <w:t>12</w:t>
            </w:r>
          </w:p>
        </w:tc>
        <w:tc>
          <w:tcPr>
            <w:tcW w:w="1363" w:type="dxa"/>
          </w:tcPr>
          <w:p w14:paraId="42B1B308" w14:textId="77777777" w:rsidR="009B2F53" w:rsidRDefault="009B2F53" w:rsidP="00154F0E">
            <w:pPr>
              <w:tabs>
                <w:tab w:val="left" w:pos="450"/>
              </w:tabs>
              <w:spacing w:line="276" w:lineRule="auto"/>
              <w:jc w:val="both"/>
            </w:pPr>
            <w:r>
              <w:t>User</w:t>
            </w:r>
          </w:p>
        </w:tc>
        <w:tc>
          <w:tcPr>
            <w:tcW w:w="1965" w:type="dxa"/>
          </w:tcPr>
          <w:p w14:paraId="362E1BB0" w14:textId="77777777" w:rsidR="009B2F53" w:rsidRDefault="009B2F53" w:rsidP="00154F0E">
            <w:pPr>
              <w:tabs>
                <w:tab w:val="left" w:pos="450"/>
              </w:tabs>
              <w:spacing w:line="276" w:lineRule="auto"/>
              <w:jc w:val="both"/>
            </w:pPr>
            <w:r>
              <w:t>Menghapus data pada list data dengan “hapus”</w:t>
            </w:r>
          </w:p>
        </w:tc>
        <w:tc>
          <w:tcPr>
            <w:tcW w:w="2032" w:type="dxa"/>
          </w:tcPr>
          <w:p w14:paraId="21E90A5A" w14:textId="77777777" w:rsidR="009B2F53" w:rsidRDefault="009B2F53" w:rsidP="00154F0E">
            <w:pPr>
              <w:tabs>
                <w:tab w:val="left" w:pos="450"/>
              </w:tabs>
              <w:spacing w:line="276" w:lineRule="auto"/>
              <w:jc w:val="both"/>
            </w:pPr>
            <w:r>
              <w:t>Data berhasil dihapus dan tidak ada di list data</w:t>
            </w:r>
          </w:p>
        </w:tc>
        <w:tc>
          <w:tcPr>
            <w:tcW w:w="1070" w:type="dxa"/>
          </w:tcPr>
          <w:p w14:paraId="043EE941" w14:textId="77777777" w:rsidR="009B2F53" w:rsidRDefault="009B2F53" w:rsidP="00154F0E">
            <w:pPr>
              <w:tabs>
                <w:tab w:val="left" w:pos="450"/>
              </w:tabs>
              <w:spacing w:line="276" w:lineRule="auto"/>
              <w:jc w:val="both"/>
            </w:pPr>
          </w:p>
        </w:tc>
        <w:tc>
          <w:tcPr>
            <w:tcW w:w="1070" w:type="dxa"/>
          </w:tcPr>
          <w:p w14:paraId="7C870BD2" w14:textId="77777777" w:rsidR="009B2F53" w:rsidRDefault="009B2F53" w:rsidP="00154F0E">
            <w:pPr>
              <w:tabs>
                <w:tab w:val="left" w:pos="450"/>
              </w:tabs>
              <w:spacing w:line="276" w:lineRule="auto"/>
              <w:jc w:val="both"/>
            </w:pPr>
          </w:p>
        </w:tc>
        <w:tc>
          <w:tcPr>
            <w:tcW w:w="996" w:type="dxa"/>
          </w:tcPr>
          <w:p w14:paraId="63DD73BE" w14:textId="77777777" w:rsidR="009B2F53" w:rsidRDefault="009B2F53" w:rsidP="00154F0E">
            <w:pPr>
              <w:tabs>
                <w:tab w:val="left" w:pos="450"/>
              </w:tabs>
              <w:spacing w:line="276" w:lineRule="auto"/>
              <w:jc w:val="both"/>
            </w:pPr>
          </w:p>
        </w:tc>
      </w:tr>
      <w:tr w:rsidR="009B2F53" w14:paraId="671B723D" w14:textId="77777777" w:rsidTr="00154F0E">
        <w:tc>
          <w:tcPr>
            <w:tcW w:w="514" w:type="dxa"/>
          </w:tcPr>
          <w:p w14:paraId="53339624" w14:textId="77777777" w:rsidR="009B2F53" w:rsidRDefault="009B2F53" w:rsidP="00154F0E">
            <w:pPr>
              <w:tabs>
                <w:tab w:val="left" w:pos="450"/>
              </w:tabs>
              <w:spacing w:line="276" w:lineRule="auto"/>
              <w:jc w:val="both"/>
            </w:pPr>
            <w:r>
              <w:t>13</w:t>
            </w:r>
          </w:p>
        </w:tc>
        <w:tc>
          <w:tcPr>
            <w:tcW w:w="1363" w:type="dxa"/>
          </w:tcPr>
          <w:p w14:paraId="7D13C0CF" w14:textId="77777777" w:rsidR="009B2F53" w:rsidRPr="00CF32AB" w:rsidRDefault="009B2F53" w:rsidP="00154F0E">
            <w:pPr>
              <w:tabs>
                <w:tab w:val="left" w:pos="450"/>
              </w:tabs>
              <w:spacing w:line="276" w:lineRule="auto"/>
              <w:jc w:val="both"/>
              <w:rPr>
                <w:i/>
                <w:iCs/>
              </w:rPr>
            </w:pPr>
            <w:r>
              <w:rPr>
                <w:i/>
                <w:iCs/>
              </w:rPr>
              <w:t>Log Out</w:t>
            </w:r>
          </w:p>
        </w:tc>
        <w:tc>
          <w:tcPr>
            <w:tcW w:w="1965" w:type="dxa"/>
          </w:tcPr>
          <w:p w14:paraId="79D8CE51" w14:textId="77777777" w:rsidR="009B2F53" w:rsidRPr="00CF32AB" w:rsidRDefault="009B2F53" w:rsidP="00154F0E">
            <w:pPr>
              <w:tabs>
                <w:tab w:val="left" w:pos="450"/>
              </w:tabs>
              <w:spacing w:line="276" w:lineRule="auto"/>
              <w:jc w:val="both"/>
              <w:rPr>
                <w:i/>
                <w:iCs/>
              </w:rPr>
            </w:pPr>
            <w:r>
              <w:t>Klik tombol “</w:t>
            </w:r>
            <w:r>
              <w:rPr>
                <w:i/>
                <w:iCs/>
              </w:rPr>
              <w:t>Log Out”</w:t>
            </w:r>
          </w:p>
        </w:tc>
        <w:tc>
          <w:tcPr>
            <w:tcW w:w="2032" w:type="dxa"/>
          </w:tcPr>
          <w:p w14:paraId="0D6FE2DA" w14:textId="77777777" w:rsidR="009B2F53" w:rsidRPr="00784E22" w:rsidRDefault="009B2F53" w:rsidP="00154F0E">
            <w:pPr>
              <w:tabs>
                <w:tab w:val="left" w:pos="450"/>
              </w:tabs>
              <w:spacing w:line="276" w:lineRule="auto"/>
              <w:jc w:val="both"/>
            </w:pPr>
            <w:r w:rsidRPr="00784E22">
              <w:t xml:space="preserve">Dapat keluar dari sistem admin dan mengalihkan ke halaman awal </w:t>
            </w:r>
            <w:r w:rsidRPr="00784E22">
              <w:rPr>
                <w:i/>
                <w:iCs/>
              </w:rPr>
              <w:t>log in</w:t>
            </w:r>
          </w:p>
        </w:tc>
        <w:tc>
          <w:tcPr>
            <w:tcW w:w="1070" w:type="dxa"/>
          </w:tcPr>
          <w:p w14:paraId="185E8E8E" w14:textId="77777777" w:rsidR="009B2F53" w:rsidRDefault="009B2F53" w:rsidP="00154F0E">
            <w:pPr>
              <w:tabs>
                <w:tab w:val="left" w:pos="450"/>
              </w:tabs>
              <w:spacing w:line="276" w:lineRule="auto"/>
              <w:jc w:val="both"/>
            </w:pPr>
          </w:p>
        </w:tc>
        <w:tc>
          <w:tcPr>
            <w:tcW w:w="1070" w:type="dxa"/>
          </w:tcPr>
          <w:p w14:paraId="7E8F8A64" w14:textId="77777777" w:rsidR="009B2F53" w:rsidRDefault="009B2F53" w:rsidP="00154F0E">
            <w:pPr>
              <w:tabs>
                <w:tab w:val="left" w:pos="450"/>
              </w:tabs>
              <w:spacing w:line="276" w:lineRule="auto"/>
              <w:jc w:val="both"/>
            </w:pPr>
          </w:p>
        </w:tc>
        <w:tc>
          <w:tcPr>
            <w:tcW w:w="996" w:type="dxa"/>
          </w:tcPr>
          <w:p w14:paraId="63BD0FFE" w14:textId="77777777" w:rsidR="009B2F53" w:rsidRDefault="009B2F53" w:rsidP="00154F0E">
            <w:pPr>
              <w:tabs>
                <w:tab w:val="left" w:pos="450"/>
              </w:tabs>
              <w:spacing w:line="276" w:lineRule="auto"/>
              <w:jc w:val="both"/>
            </w:pPr>
          </w:p>
        </w:tc>
      </w:tr>
      <w:tr w:rsidR="009B2F53" w14:paraId="146F7E15" w14:textId="77777777" w:rsidTr="00154F0E">
        <w:tc>
          <w:tcPr>
            <w:tcW w:w="514" w:type="dxa"/>
          </w:tcPr>
          <w:p w14:paraId="22FA8EBD" w14:textId="77777777" w:rsidR="009B2F53" w:rsidRDefault="009B2F53" w:rsidP="00154F0E">
            <w:pPr>
              <w:tabs>
                <w:tab w:val="left" w:pos="450"/>
              </w:tabs>
              <w:spacing w:line="276" w:lineRule="auto"/>
              <w:jc w:val="both"/>
            </w:pPr>
            <w:r>
              <w:t>14</w:t>
            </w:r>
          </w:p>
        </w:tc>
        <w:tc>
          <w:tcPr>
            <w:tcW w:w="1363" w:type="dxa"/>
          </w:tcPr>
          <w:p w14:paraId="0142B6D1" w14:textId="77777777" w:rsidR="009B2F53" w:rsidRPr="00784E22" w:rsidRDefault="009B2F53" w:rsidP="00154F0E">
            <w:pPr>
              <w:tabs>
                <w:tab w:val="left" w:pos="450"/>
              </w:tabs>
              <w:spacing w:line="276" w:lineRule="auto"/>
              <w:jc w:val="both"/>
            </w:pPr>
            <w:r>
              <w:t>Penunjung</w:t>
            </w:r>
          </w:p>
        </w:tc>
        <w:tc>
          <w:tcPr>
            <w:tcW w:w="1965" w:type="dxa"/>
          </w:tcPr>
          <w:p w14:paraId="776C0E58" w14:textId="77777777" w:rsidR="009B2F53" w:rsidRDefault="009B2F53" w:rsidP="00154F0E">
            <w:pPr>
              <w:tabs>
                <w:tab w:val="left" w:pos="450"/>
              </w:tabs>
              <w:spacing w:line="276" w:lineRule="auto"/>
              <w:jc w:val="both"/>
            </w:pPr>
            <w:r>
              <w:t>Masuk ke menu utama pengunjung</w:t>
            </w:r>
          </w:p>
        </w:tc>
        <w:tc>
          <w:tcPr>
            <w:tcW w:w="2032" w:type="dxa"/>
          </w:tcPr>
          <w:p w14:paraId="076F3C6F" w14:textId="77777777" w:rsidR="009B2F53" w:rsidRPr="00784E22" w:rsidRDefault="009B2F53" w:rsidP="00154F0E">
            <w:pPr>
              <w:tabs>
                <w:tab w:val="left" w:pos="450"/>
              </w:tabs>
              <w:spacing w:line="276" w:lineRule="auto"/>
              <w:jc w:val="both"/>
            </w:pPr>
            <w:r>
              <w:t>Dapat menampilkan menu utama pengunjung</w:t>
            </w:r>
          </w:p>
        </w:tc>
        <w:tc>
          <w:tcPr>
            <w:tcW w:w="1070" w:type="dxa"/>
          </w:tcPr>
          <w:p w14:paraId="516E3415" w14:textId="77777777" w:rsidR="009B2F53" w:rsidRDefault="009B2F53" w:rsidP="00154F0E">
            <w:pPr>
              <w:tabs>
                <w:tab w:val="left" w:pos="450"/>
              </w:tabs>
              <w:spacing w:line="276" w:lineRule="auto"/>
              <w:jc w:val="both"/>
            </w:pPr>
          </w:p>
        </w:tc>
        <w:tc>
          <w:tcPr>
            <w:tcW w:w="1070" w:type="dxa"/>
          </w:tcPr>
          <w:p w14:paraId="0BD0E798" w14:textId="77777777" w:rsidR="009B2F53" w:rsidRDefault="009B2F53" w:rsidP="00154F0E">
            <w:pPr>
              <w:tabs>
                <w:tab w:val="left" w:pos="450"/>
              </w:tabs>
              <w:spacing w:line="276" w:lineRule="auto"/>
              <w:jc w:val="both"/>
            </w:pPr>
          </w:p>
        </w:tc>
        <w:tc>
          <w:tcPr>
            <w:tcW w:w="996" w:type="dxa"/>
          </w:tcPr>
          <w:p w14:paraId="68515D27" w14:textId="77777777" w:rsidR="009B2F53" w:rsidRDefault="009B2F53" w:rsidP="00154F0E">
            <w:pPr>
              <w:tabs>
                <w:tab w:val="left" w:pos="450"/>
              </w:tabs>
              <w:spacing w:line="276" w:lineRule="auto"/>
              <w:jc w:val="both"/>
            </w:pPr>
          </w:p>
        </w:tc>
      </w:tr>
      <w:tr w:rsidR="009B2F53" w14:paraId="40839E78" w14:textId="77777777" w:rsidTr="00154F0E">
        <w:tc>
          <w:tcPr>
            <w:tcW w:w="514" w:type="dxa"/>
          </w:tcPr>
          <w:p w14:paraId="1444A819" w14:textId="77777777" w:rsidR="009B2F53" w:rsidRDefault="009B2F53" w:rsidP="00154F0E">
            <w:pPr>
              <w:tabs>
                <w:tab w:val="left" w:pos="450"/>
              </w:tabs>
              <w:spacing w:line="276" w:lineRule="auto"/>
              <w:jc w:val="both"/>
            </w:pPr>
            <w:r>
              <w:t>15</w:t>
            </w:r>
          </w:p>
        </w:tc>
        <w:tc>
          <w:tcPr>
            <w:tcW w:w="1363" w:type="dxa"/>
          </w:tcPr>
          <w:p w14:paraId="28F190F7" w14:textId="77777777" w:rsidR="009B2F53" w:rsidRDefault="009B2F53" w:rsidP="00154F0E">
            <w:pPr>
              <w:tabs>
                <w:tab w:val="left" w:pos="450"/>
              </w:tabs>
              <w:spacing w:line="276" w:lineRule="auto"/>
              <w:jc w:val="both"/>
            </w:pPr>
            <w:r>
              <w:t>Menu</w:t>
            </w:r>
          </w:p>
        </w:tc>
        <w:tc>
          <w:tcPr>
            <w:tcW w:w="1965" w:type="dxa"/>
          </w:tcPr>
          <w:p w14:paraId="56530AF4" w14:textId="77777777" w:rsidR="009B2F53" w:rsidRDefault="009B2F53" w:rsidP="00154F0E">
            <w:pPr>
              <w:tabs>
                <w:tab w:val="left" w:pos="450"/>
              </w:tabs>
              <w:spacing w:line="276" w:lineRule="auto"/>
              <w:jc w:val="both"/>
            </w:pPr>
            <w:r>
              <w:t xml:space="preserve">Pencarian di menu navbar pencarian </w:t>
            </w:r>
          </w:p>
        </w:tc>
        <w:tc>
          <w:tcPr>
            <w:tcW w:w="2032" w:type="dxa"/>
          </w:tcPr>
          <w:p w14:paraId="4AD80776" w14:textId="77777777" w:rsidR="009B2F53" w:rsidRDefault="009B2F53" w:rsidP="00154F0E">
            <w:pPr>
              <w:tabs>
                <w:tab w:val="left" w:pos="450"/>
              </w:tabs>
              <w:spacing w:line="276" w:lineRule="auto"/>
              <w:jc w:val="both"/>
            </w:pPr>
            <w:r>
              <w:t>Dapat menampilkan kata yang dicari</w:t>
            </w:r>
          </w:p>
        </w:tc>
        <w:tc>
          <w:tcPr>
            <w:tcW w:w="1070" w:type="dxa"/>
          </w:tcPr>
          <w:p w14:paraId="5CA30505" w14:textId="77777777" w:rsidR="009B2F53" w:rsidRDefault="009B2F53" w:rsidP="00154F0E">
            <w:pPr>
              <w:tabs>
                <w:tab w:val="left" w:pos="450"/>
              </w:tabs>
              <w:spacing w:line="276" w:lineRule="auto"/>
              <w:jc w:val="both"/>
            </w:pPr>
          </w:p>
        </w:tc>
        <w:tc>
          <w:tcPr>
            <w:tcW w:w="1070" w:type="dxa"/>
          </w:tcPr>
          <w:p w14:paraId="750471C5" w14:textId="77777777" w:rsidR="009B2F53" w:rsidRDefault="009B2F53" w:rsidP="00154F0E">
            <w:pPr>
              <w:tabs>
                <w:tab w:val="left" w:pos="450"/>
              </w:tabs>
              <w:spacing w:line="276" w:lineRule="auto"/>
              <w:jc w:val="both"/>
            </w:pPr>
          </w:p>
        </w:tc>
        <w:tc>
          <w:tcPr>
            <w:tcW w:w="996" w:type="dxa"/>
          </w:tcPr>
          <w:p w14:paraId="468D946B" w14:textId="77777777" w:rsidR="009B2F53" w:rsidRDefault="009B2F53" w:rsidP="00154F0E">
            <w:pPr>
              <w:tabs>
                <w:tab w:val="left" w:pos="450"/>
              </w:tabs>
              <w:spacing w:line="276" w:lineRule="auto"/>
              <w:jc w:val="both"/>
            </w:pPr>
          </w:p>
        </w:tc>
      </w:tr>
      <w:tr w:rsidR="009B2F53" w14:paraId="2027BF54" w14:textId="77777777" w:rsidTr="00154F0E">
        <w:tc>
          <w:tcPr>
            <w:tcW w:w="514" w:type="dxa"/>
          </w:tcPr>
          <w:p w14:paraId="14633405" w14:textId="77777777" w:rsidR="009B2F53" w:rsidRDefault="009B2F53" w:rsidP="00154F0E">
            <w:pPr>
              <w:tabs>
                <w:tab w:val="left" w:pos="450"/>
              </w:tabs>
              <w:spacing w:line="276" w:lineRule="auto"/>
              <w:jc w:val="both"/>
            </w:pPr>
            <w:r>
              <w:t>16</w:t>
            </w:r>
          </w:p>
        </w:tc>
        <w:tc>
          <w:tcPr>
            <w:tcW w:w="1363" w:type="dxa"/>
          </w:tcPr>
          <w:p w14:paraId="3CCF4FCD" w14:textId="77777777" w:rsidR="009B2F53" w:rsidRDefault="009B2F53" w:rsidP="00154F0E">
            <w:pPr>
              <w:tabs>
                <w:tab w:val="left" w:pos="450"/>
              </w:tabs>
              <w:spacing w:line="276" w:lineRule="auto"/>
              <w:jc w:val="both"/>
            </w:pPr>
            <w:r>
              <w:t xml:space="preserve">Berita </w:t>
            </w:r>
          </w:p>
        </w:tc>
        <w:tc>
          <w:tcPr>
            <w:tcW w:w="1965" w:type="dxa"/>
          </w:tcPr>
          <w:p w14:paraId="783536D9" w14:textId="77777777" w:rsidR="009B2F53" w:rsidRPr="00784E22" w:rsidRDefault="009B2F53" w:rsidP="00154F0E">
            <w:pPr>
              <w:tabs>
                <w:tab w:val="left" w:pos="450"/>
              </w:tabs>
              <w:spacing w:line="276" w:lineRule="auto"/>
              <w:jc w:val="both"/>
            </w:pPr>
            <w:r>
              <w:t xml:space="preserve">Klik </w:t>
            </w:r>
            <w:r>
              <w:rPr>
                <w:i/>
                <w:iCs/>
              </w:rPr>
              <w:t xml:space="preserve">card </w:t>
            </w:r>
            <w:r>
              <w:t>berita pada halaman berita pada pengunjung</w:t>
            </w:r>
          </w:p>
        </w:tc>
        <w:tc>
          <w:tcPr>
            <w:tcW w:w="2032" w:type="dxa"/>
          </w:tcPr>
          <w:p w14:paraId="2C8618B2" w14:textId="77777777" w:rsidR="009B2F53" w:rsidRDefault="009B2F53" w:rsidP="00154F0E">
            <w:pPr>
              <w:tabs>
                <w:tab w:val="left" w:pos="450"/>
              </w:tabs>
              <w:spacing w:line="276" w:lineRule="auto"/>
              <w:jc w:val="both"/>
            </w:pPr>
            <w:r>
              <w:t>Dapat menampilkan berita secara keselurahan</w:t>
            </w:r>
          </w:p>
        </w:tc>
        <w:tc>
          <w:tcPr>
            <w:tcW w:w="1070" w:type="dxa"/>
          </w:tcPr>
          <w:p w14:paraId="2F6E33DD" w14:textId="77777777" w:rsidR="009B2F53" w:rsidRDefault="009B2F53" w:rsidP="00154F0E">
            <w:pPr>
              <w:tabs>
                <w:tab w:val="left" w:pos="450"/>
              </w:tabs>
              <w:spacing w:line="276" w:lineRule="auto"/>
              <w:jc w:val="both"/>
            </w:pPr>
          </w:p>
        </w:tc>
        <w:tc>
          <w:tcPr>
            <w:tcW w:w="1070" w:type="dxa"/>
          </w:tcPr>
          <w:p w14:paraId="31C87EE7" w14:textId="77777777" w:rsidR="009B2F53" w:rsidRDefault="009B2F53" w:rsidP="00154F0E">
            <w:pPr>
              <w:tabs>
                <w:tab w:val="left" w:pos="450"/>
              </w:tabs>
              <w:spacing w:line="276" w:lineRule="auto"/>
              <w:jc w:val="both"/>
            </w:pPr>
          </w:p>
        </w:tc>
        <w:tc>
          <w:tcPr>
            <w:tcW w:w="996" w:type="dxa"/>
          </w:tcPr>
          <w:p w14:paraId="73B920AF" w14:textId="77777777" w:rsidR="009B2F53" w:rsidRDefault="009B2F53" w:rsidP="00154F0E">
            <w:pPr>
              <w:tabs>
                <w:tab w:val="left" w:pos="450"/>
              </w:tabs>
              <w:spacing w:line="276" w:lineRule="auto"/>
              <w:jc w:val="both"/>
            </w:pPr>
          </w:p>
        </w:tc>
      </w:tr>
      <w:tr w:rsidR="009B2F53" w14:paraId="14101DCB" w14:textId="77777777" w:rsidTr="00154F0E">
        <w:tc>
          <w:tcPr>
            <w:tcW w:w="514" w:type="dxa"/>
          </w:tcPr>
          <w:p w14:paraId="2FE3C6C5" w14:textId="77777777" w:rsidR="009B2F53" w:rsidRDefault="009B2F53" w:rsidP="00154F0E">
            <w:pPr>
              <w:tabs>
                <w:tab w:val="left" w:pos="450"/>
              </w:tabs>
              <w:spacing w:line="276" w:lineRule="auto"/>
              <w:jc w:val="both"/>
            </w:pPr>
            <w:r>
              <w:t>17</w:t>
            </w:r>
          </w:p>
        </w:tc>
        <w:tc>
          <w:tcPr>
            <w:tcW w:w="1363" w:type="dxa"/>
          </w:tcPr>
          <w:p w14:paraId="504D3175" w14:textId="77777777" w:rsidR="009B2F53" w:rsidRDefault="009B2F53" w:rsidP="00154F0E">
            <w:pPr>
              <w:tabs>
                <w:tab w:val="left" w:pos="450"/>
              </w:tabs>
              <w:spacing w:line="276" w:lineRule="auto"/>
              <w:jc w:val="both"/>
            </w:pPr>
            <w:r>
              <w:t xml:space="preserve">Kuis </w:t>
            </w:r>
          </w:p>
        </w:tc>
        <w:tc>
          <w:tcPr>
            <w:tcW w:w="1965" w:type="dxa"/>
          </w:tcPr>
          <w:p w14:paraId="3C6F30B1" w14:textId="77777777" w:rsidR="009B2F53" w:rsidRDefault="009B2F53" w:rsidP="00154F0E">
            <w:pPr>
              <w:tabs>
                <w:tab w:val="left" w:pos="450"/>
              </w:tabs>
              <w:spacing w:line="276" w:lineRule="auto"/>
              <w:jc w:val="both"/>
            </w:pPr>
            <w:r>
              <w:t>Klik kuis pada halaman kuis pada pengunjung</w:t>
            </w:r>
          </w:p>
        </w:tc>
        <w:tc>
          <w:tcPr>
            <w:tcW w:w="2032" w:type="dxa"/>
          </w:tcPr>
          <w:p w14:paraId="10ABD251" w14:textId="77777777" w:rsidR="009B2F53" w:rsidRDefault="009B2F53" w:rsidP="00154F0E">
            <w:pPr>
              <w:tabs>
                <w:tab w:val="left" w:pos="450"/>
              </w:tabs>
              <w:spacing w:line="276" w:lineRule="auto"/>
              <w:jc w:val="both"/>
            </w:pPr>
            <w:r>
              <w:t xml:space="preserve">Dapat menampilkan halaman kuis </w:t>
            </w:r>
          </w:p>
        </w:tc>
        <w:tc>
          <w:tcPr>
            <w:tcW w:w="1070" w:type="dxa"/>
          </w:tcPr>
          <w:p w14:paraId="2AB02300" w14:textId="77777777" w:rsidR="009B2F53" w:rsidRDefault="009B2F53" w:rsidP="00154F0E">
            <w:pPr>
              <w:tabs>
                <w:tab w:val="left" w:pos="450"/>
              </w:tabs>
              <w:spacing w:line="276" w:lineRule="auto"/>
              <w:jc w:val="both"/>
            </w:pPr>
          </w:p>
        </w:tc>
        <w:tc>
          <w:tcPr>
            <w:tcW w:w="1070" w:type="dxa"/>
          </w:tcPr>
          <w:p w14:paraId="423B8BF8" w14:textId="77777777" w:rsidR="009B2F53" w:rsidRDefault="009B2F53" w:rsidP="00154F0E">
            <w:pPr>
              <w:tabs>
                <w:tab w:val="left" w:pos="450"/>
              </w:tabs>
              <w:spacing w:line="276" w:lineRule="auto"/>
              <w:jc w:val="both"/>
            </w:pPr>
          </w:p>
        </w:tc>
        <w:tc>
          <w:tcPr>
            <w:tcW w:w="996" w:type="dxa"/>
          </w:tcPr>
          <w:p w14:paraId="01758230" w14:textId="77777777" w:rsidR="009B2F53" w:rsidRDefault="009B2F53" w:rsidP="00154F0E">
            <w:pPr>
              <w:tabs>
                <w:tab w:val="left" w:pos="450"/>
              </w:tabs>
              <w:spacing w:line="276" w:lineRule="auto"/>
              <w:jc w:val="both"/>
            </w:pPr>
          </w:p>
        </w:tc>
      </w:tr>
      <w:tr w:rsidR="009B2F53" w14:paraId="5379F887" w14:textId="77777777" w:rsidTr="00154F0E">
        <w:tc>
          <w:tcPr>
            <w:tcW w:w="514" w:type="dxa"/>
          </w:tcPr>
          <w:p w14:paraId="4953AA9F" w14:textId="77777777" w:rsidR="009B2F53" w:rsidRDefault="009B2F53" w:rsidP="00154F0E">
            <w:pPr>
              <w:tabs>
                <w:tab w:val="left" w:pos="450"/>
              </w:tabs>
              <w:spacing w:line="276" w:lineRule="auto"/>
              <w:jc w:val="both"/>
            </w:pPr>
            <w:r>
              <w:t>18</w:t>
            </w:r>
          </w:p>
        </w:tc>
        <w:tc>
          <w:tcPr>
            <w:tcW w:w="1363" w:type="dxa"/>
          </w:tcPr>
          <w:p w14:paraId="29C56BBE" w14:textId="77777777" w:rsidR="009B2F53" w:rsidRDefault="009B2F53" w:rsidP="00154F0E">
            <w:pPr>
              <w:tabs>
                <w:tab w:val="left" w:pos="450"/>
              </w:tabs>
              <w:spacing w:line="276" w:lineRule="auto"/>
              <w:jc w:val="both"/>
            </w:pPr>
            <w:r>
              <w:t>Kuis</w:t>
            </w:r>
          </w:p>
        </w:tc>
        <w:tc>
          <w:tcPr>
            <w:tcW w:w="1965" w:type="dxa"/>
          </w:tcPr>
          <w:p w14:paraId="15C32F3E" w14:textId="77777777" w:rsidR="009B2F53" w:rsidRDefault="009B2F53" w:rsidP="00154F0E">
            <w:pPr>
              <w:tabs>
                <w:tab w:val="left" w:pos="450"/>
              </w:tabs>
              <w:spacing w:line="276" w:lineRule="auto"/>
              <w:jc w:val="both"/>
            </w:pPr>
            <w:r>
              <w:t>Mengerjakan kuis</w:t>
            </w:r>
          </w:p>
        </w:tc>
        <w:tc>
          <w:tcPr>
            <w:tcW w:w="2032" w:type="dxa"/>
          </w:tcPr>
          <w:p w14:paraId="7BF8217B" w14:textId="77777777" w:rsidR="009B2F53" w:rsidRPr="00784E22" w:rsidRDefault="009B2F53" w:rsidP="00154F0E">
            <w:pPr>
              <w:tabs>
                <w:tab w:val="left" w:pos="450"/>
              </w:tabs>
              <w:spacing w:line="276" w:lineRule="auto"/>
              <w:jc w:val="both"/>
            </w:pPr>
            <w:r>
              <w:rPr>
                <w:i/>
                <w:iCs/>
              </w:rPr>
              <w:t xml:space="preserve">Score </w:t>
            </w:r>
            <w:r>
              <w:t xml:space="preserve">ditampilkan </w:t>
            </w:r>
          </w:p>
        </w:tc>
        <w:tc>
          <w:tcPr>
            <w:tcW w:w="1070" w:type="dxa"/>
          </w:tcPr>
          <w:p w14:paraId="79296238" w14:textId="77777777" w:rsidR="009B2F53" w:rsidRDefault="009B2F53" w:rsidP="00154F0E">
            <w:pPr>
              <w:tabs>
                <w:tab w:val="left" w:pos="450"/>
              </w:tabs>
              <w:spacing w:line="276" w:lineRule="auto"/>
              <w:jc w:val="both"/>
            </w:pPr>
          </w:p>
        </w:tc>
        <w:tc>
          <w:tcPr>
            <w:tcW w:w="1070" w:type="dxa"/>
          </w:tcPr>
          <w:p w14:paraId="43A9E5F8" w14:textId="77777777" w:rsidR="009B2F53" w:rsidRDefault="009B2F53" w:rsidP="00154F0E">
            <w:pPr>
              <w:tabs>
                <w:tab w:val="left" w:pos="450"/>
              </w:tabs>
              <w:spacing w:line="276" w:lineRule="auto"/>
              <w:jc w:val="both"/>
            </w:pPr>
          </w:p>
        </w:tc>
        <w:tc>
          <w:tcPr>
            <w:tcW w:w="996" w:type="dxa"/>
          </w:tcPr>
          <w:p w14:paraId="67E83D06" w14:textId="77777777" w:rsidR="009B2F53" w:rsidRDefault="009B2F53" w:rsidP="00154F0E">
            <w:pPr>
              <w:tabs>
                <w:tab w:val="left" w:pos="450"/>
              </w:tabs>
              <w:spacing w:line="276" w:lineRule="auto"/>
              <w:jc w:val="both"/>
            </w:pPr>
          </w:p>
        </w:tc>
      </w:tr>
    </w:tbl>
    <w:p w14:paraId="465CE256" w14:textId="77777777" w:rsidR="00FA1A50" w:rsidRDefault="00FA1A50">
      <w:pPr>
        <w:rPr>
          <w:b/>
        </w:rPr>
      </w:pPr>
      <w:r>
        <w:rPr>
          <w:b/>
        </w:rPr>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122FE5DF" w:rsidR="00FA1A50" w:rsidRPr="00A803C0" w:rsidRDefault="00FA1A50" w:rsidP="00FA1A50">
      <w:pPr>
        <w:spacing w:line="360" w:lineRule="auto"/>
        <w:ind w:firstLine="720"/>
        <w:jc w:val="both"/>
      </w:pPr>
      <w:r>
        <w:t xml:space="preserve">Penelitian ini bertujuan untuk membangun sebuah sistem informasi edukasi kebencanaan. Karena dilihat dari para remaja saat ini yang masih kurang sadar dan pemahaman mereka terkait dari kebencanaan. Disini peneliti menggunakan metode </w:t>
      </w:r>
      <w:r w:rsidR="00BD5D7D" w:rsidRPr="00BD5D7D">
        <w:rPr>
          <w:i/>
          <w:iCs/>
        </w:rPr>
        <w:t>prototype</w:t>
      </w:r>
      <w:r>
        <w:t xml:space="preserve"> untuk melakukan pengembangan sistem informasi ini.</w:t>
      </w:r>
      <w:r w:rsidR="00BD5D7D">
        <w:t xml:space="preserve"> Dalam metode ini ada beberapa tahapan yang dilakukan yaitu</w:t>
      </w:r>
      <w:r w:rsidR="00F239D1">
        <w:t xml:space="preserve"> perencanaan, studi literatur, pengembangan sistem yang terdiri dari beberapa tahapan lagi yaitu pengumpulan kebutuhan, perancangan, dan pengujian. Pada pengujian disini menggunakan </w:t>
      </w:r>
      <w:r w:rsidR="00F239D1">
        <w:rPr>
          <w:i/>
          <w:iCs/>
        </w:rPr>
        <w:t xml:space="preserve">blackbox testing </w:t>
      </w:r>
      <w:r w:rsidR="00A803C0">
        <w:t>UAT (</w:t>
      </w:r>
      <w:r w:rsidR="00A803C0">
        <w:rPr>
          <w:i/>
          <w:iCs/>
        </w:rPr>
        <w:t xml:space="preserve">User Acceptance Test). </w:t>
      </w:r>
      <w:r w:rsidR="00A803C0" w:rsidRPr="00A803C0">
        <w:t xml:space="preserve">Hasil dari penelitian ini diharapkan </w:t>
      </w:r>
      <w:r w:rsidR="00A803C0">
        <w:t>agar dapat memudahkan para lembaga filantropi dalam memberikan edukasi pada masyarakat terkait bencana.</w:t>
      </w:r>
    </w:p>
    <w:p w14:paraId="1BFC7E72" w14:textId="54420616" w:rsidR="00FA1A50" w:rsidRDefault="00FA1A50" w:rsidP="000F2778">
      <w:pPr>
        <w:spacing w:line="360" w:lineRule="auto"/>
        <w:rPr>
          <w:b/>
        </w:rPr>
      </w:pPr>
      <w:bookmarkStart w:id="4" w:name="_Hlk137461095"/>
    </w:p>
    <w:bookmarkEnd w:id="4"/>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6EB676F8" w14:textId="77777777" w:rsidR="001A6257" w:rsidRPr="001A6257" w:rsidRDefault="00524022" w:rsidP="001A6257">
      <w:pPr>
        <w:pStyle w:val="Bibliography"/>
      </w:pPr>
      <w:r>
        <w:rPr>
          <w:b/>
        </w:rPr>
        <w:fldChar w:fldCharType="begin"/>
      </w:r>
      <w:r w:rsidR="00C84404">
        <w:rPr>
          <w:b/>
        </w:rPr>
        <w:instrText xml:space="preserve"> ADDIN ZOTERO_BIBL {"uncited":[],"omitted":[],"custom":[]} CSL_BIBLIOGRAPHY </w:instrText>
      </w:r>
      <w:r>
        <w:rPr>
          <w:b/>
        </w:rPr>
        <w:fldChar w:fldCharType="separate"/>
      </w:r>
      <w:r w:rsidR="001A6257" w:rsidRPr="001A6257">
        <w:t>[1]</w:t>
      </w:r>
      <w:r w:rsidR="001A6257" w:rsidRPr="001A6257">
        <w:tab/>
        <w:t>D. Bayu, “BNPB: Indonesia alami 3.522 Bencana Alam Pada 2022,” Dataindonesia.id, 2023. [Online]. Available: https://dataindonesia.id/ragam/detail/bnpb-indonesia-alami-3522-bencana-alam-pada-2022</w:t>
      </w:r>
    </w:p>
    <w:p w14:paraId="68FEFD5B" w14:textId="77777777" w:rsidR="001A6257" w:rsidRPr="001A6257" w:rsidRDefault="001A6257" w:rsidP="001A6257">
      <w:pPr>
        <w:pStyle w:val="Bibliography"/>
      </w:pPr>
      <w:r w:rsidRPr="001A6257">
        <w:t>[2]</w:t>
      </w:r>
      <w:r w:rsidRPr="001A6257">
        <w:tab/>
        <w:t>M. Ulfah, “Memahami Kehendak Allah Melalui Fenomena Alam,” 2010.</w:t>
      </w:r>
    </w:p>
    <w:p w14:paraId="194A703E" w14:textId="77777777" w:rsidR="001A6257" w:rsidRPr="001A6257" w:rsidRDefault="001A6257" w:rsidP="001A6257">
      <w:pPr>
        <w:pStyle w:val="Bibliography"/>
      </w:pPr>
      <w:r w:rsidRPr="001A6257">
        <w:t>[3]</w:t>
      </w:r>
      <w:r w:rsidRPr="001A6257">
        <w:tab/>
        <w:t>“Undang-Undang Republik Indonesia Nomor 24 Tahun 2007 Tentang Penanggulangan Bencana”.</w:t>
      </w:r>
    </w:p>
    <w:p w14:paraId="57C0A861" w14:textId="77777777" w:rsidR="001A6257" w:rsidRPr="001A6257" w:rsidRDefault="001A6257" w:rsidP="001A6257">
      <w:pPr>
        <w:pStyle w:val="Bibliography"/>
      </w:pPr>
      <w:r w:rsidRPr="001A6257">
        <w:t>[4]</w:t>
      </w:r>
      <w:r w:rsidRPr="001A6257">
        <w:tab/>
        <w:t xml:space="preserve">Emosda, Lela, and Fadzlul, “MENGKONSTRUK PEMAHAMAN MASYARAKAT PEDULI BENCANA ALAM-BANJIR,” </w:t>
      </w:r>
      <w:r w:rsidRPr="001A6257">
        <w:rPr>
          <w:i/>
          <w:iCs/>
        </w:rPr>
        <w:t>Jurnal Pengabdian pada Masyarakat</w:t>
      </w:r>
      <w:r w:rsidRPr="001A6257">
        <w:t>, vol. 29, p. 21, 2014.</w:t>
      </w:r>
    </w:p>
    <w:p w14:paraId="15087160" w14:textId="77777777" w:rsidR="001A6257" w:rsidRPr="001A6257" w:rsidRDefault="001A6257" w:rsidP="001A6257">
      <w:pPr>
        <w:pStyle w:val="Bibliography"/>
      </w:pPr>
      <w:r w:rsidRPr="001A6257">
        <w:t>[5]</w:t>
      </w:r>
      <w:r w:rsidRPr="001A6257">
        <w:tab/>
        <w:t>S. H. N. Hafida, “URGENSI PENDIDIKAN KEBENCANAAN BAGI SISWA SEBAGAI UPAYA MEWUJUDKAN GENERASI TANGGUH BENCANA,” vol. 28, 2018.</w:t>
      </w:r>
    </w:p>
    <w:p w14:paraId="7FF22512" w14:textId="77777777" w:rsidR="001A6257" w:rsidRPr="001A6257" w:rsidRDefault="001A6257" w:rsidP="001A6257">
      <w:pPr>
        <w:pStyle w:val="Bibliography"/>
      </w:pPr>
      <w:r w:rsidRPr="001A6257">
        <w:t>[6]</w:t>
      </w:r>
      <w:r w:rsidRPr="001A6257">
        <w:tab/>
        <w:t>J. Farma, “Filantropi Islam Dalam Pemberdayaan Ekonomi Umat,” vol. 1, no. 1, 2021.</w:t>
      </w:r>
    </w:p>
    <w:p w14:paraId="07852265" w14:textId="77777777" w:rsidR="001A6257" w:rsidRPr="001A6257" w:rsidRDefault="001A6257" w:rsidP="001A6257">
      <w:pPr>
        <w:pStyle w:val="Bibliography"/>
      </w:pPr>
      <w:r w:rsidRPr="001A6257">
        <w:t>[7]</w:t>
      </w:r>
      <w:r w:rsidRPr="001A6257">
        <w:tab/>
        <w:t xml:space="preserve">W. Nugraha and M. Syarif, “PENERAPAN METODE PROTOTYPE DALAM PERANCANGAN SISTEM INFORMASI PENGHITUNGAN VOLUME DAN COST PENJUALAN MINUMAN BERBASIS WEBSITE,” </w:t>
      </w:r>
      <w:r w:rsidRPr="001A6257">
        <w:rPr>
          <w:i/>
          <w:iCs/>
        </w:rPr>
        <w:t>JUSIM J. Sist. Inf. Musirawas</w:t>
      </w:r>
      <w:r w:rsidRPr="001A6257">
        <w:t>, vol. 3, no. 2, pp. 94–101, Dec. 2018, doi: 10.32767/jusim.v3i2.331.</w:t>
      </w:r>
    </w:p>
    <w:p w14:paraId="1985441A" w14:textId="77777777" w:rsidR="001A6257" w:rsidRPr="001A6257" w:rsidRDefault="001A6257" w:rsidP="001A6257">
      <w:pPr>
        <w:pStyle w:val="Bibliography"/>
      </w:pPr>
      <w:r w:rsidRPr="001A6257">
        <w:t>[8]</w:t>
      </w:r>
      <w:r w:rsidRPr="001A6257">
        <w:tab/>
        <w:t xml:space="preserve">K.-P. M., </w:t>
      </w:r>
      <w:r w:rsidRPr="001A6257">
        <w:rPr>
          <w:i/>
          <w:iCs/>
        </w:rPr>
        <w:t>Encyclopedia of Information Science and Technology.</w:t>
      </w:r>
      <w:r w:rsidRPr="001A6257">
        <w:t xml:space="preserve"> IGI Global, 2005.</w:t>
      </w:r>
    </w:p>
    <w:p w14:paraId="289250E5" w14:textId="77777777" w:rsidR="001A6257" w:rsidRPr="001A6257" w:rsidRDefault="001A6257" w:rsidP="001A6257">
      <w:pPr>
        <w:pStyle w:val="Bibliography"/>
      </w:pPr>
      <w:r w:rsidRPr="001A6257">
        <w:t>[9]</w:t>
      </w:r>
      <w:r w:rsidRPr="001A6257">
        <w:tab/>
        <w:t>W. W. Widiyanto, “ANALISA METODOLOGI PENGEMBANGAN SISTEM DENGAN PERBANDINGAN MODEL PERANGKAT LUNAK SISTEM INFORMASI KEPEGAWAIAN MENGGUNAKAN WATERFALL DEVELOPMENT MODEL, MODEL PROTOTYPE, DAN MODEL RAPID APPLICATION DEVELOPMENT (RAD),” vol. 4, 2018.</w:t>
      </w:r>
    </w:p>
    <w:p w14:paraId="1036248E" w14:textId="77777777" w:rsidR="001A6257" w:rsidRPr="001A6257" w:rsidRDefault="001A6257" w:rsidP="001A6257">
      <w:pPr>
        <w:pStyle w:val="Bibliography"/>
      </w:pPr>
      <w:r w:rsidRPr="001A6257">
        <w:t>[10]</w:t>
      </w:r>
      <w:r w:rsidRPr="001A6257">
        <w:tab/>
        <w:t>A. Y. Aleryani, “Comparative Study between Data Flow Diagram and Use Case Diagram,” vol. 6, no. 3, 2016.</w:t>
      </w:r>
    </w:p>
    <w:p w14:paraId="08251A61" w14:textId="77777777" w:rsidR="001A6257" w:rsidRPr="001A6257" w:rsidRDefault="001A6257" w:rsidP="001A6257">
      <w:pPr>
        <w:pStyle w:val="Bibliography"/>
      </w:pPr>
      <w:r w:rsidRPr="001A6257">
        <w:t>[11]</w:t>
      </w:r>
      <w:r w:rsidRPr="001A6257">
        <w:tab/>
        <w:t>W. Wibawanto and R. Nugrahani, “DESAIN ANTARMUKA (USER INTERFACE) PADA GAME EDUKASI.” 2018. [Online]. Available: http://journal.unnes.ac.id/nju/index.php/imajinasi</w:t>
      </w:r>
    </w:p>
    <w:p w14:paraId="1271B6F6" w14:textId="77777777" w:rsidR="001A6257" w:rsidRPr="001A6257" w:rsidRDefault="001A6257" w:rsidP="001A6257">
      <w:pPr>
        <w:pStyle w:val="Bibliography"/>
      </w:pPr>
      <w:r w:rsidRPr="001A6257">
        <w:t>[12]</w:t>
      </w:r>
      <w:r w:rsidRPr="001A6257">
        <w:tab/>
        <w:t>B. Geppert and K. Schmid, “Co-located with the IEEE Joint International Requirements Engineering Conference (RE02)”.</w:t>
      </w:r>
    </w:p>
    <w:p w14:paraId="2F84A5EE" w14:textId="77777777" w:rsidR="001A6257" w:rsidRPr="001A6257" w:rsidRDefault="001A6257" w:rsidP="001A6257">
      <w:pPr>
        <w:pStyle w:val="Bibliography"/>
      </w:pPr>
      <w:r w:rsidRPr="001A6257">
        <w:t>[13]</w:t>
      </w:r>
      <w:r w:rsidRPr="001A6257">
        <w:tab/>
        <w:t>P. W. Wirawan and S. Adhy, “Desain Perangkat Lunak : Konsep dan Tantangannya”.</w:t>
      </w:r>
    </w:p>
    <w:p w14:paraId="0EDE5589" w14:textId="77777777" w:rsidR="001A6257" w:rsidRPr="001A6257" w:rsidRDefault="001A6257" w:rsidP="001A6257">
      <w:pPr>
        <w:pStyle w:val="Bibliography"/>
      </w:pPr>
      <w:r w:rsidRPr="001A6257">
        <w:t>[14]</w:t>
      </w:r>
      <w:r w:rsidRPr="001A6257">
        <w:tab/>
        <w:t>A. Rohmadi and V. Yasin, “DESAIN DAN PENERAPAN WEBSITE TATA KELOLA PERCETAKAN PADA CV APICDESIGN KREASINDO JAKARTA DENGAN METODE PROTOTYPING,” 2020.</w:t>
      </w:r>
    </w:p>
    <w:p w14:paraId="0284137C" w14:textId="77777777" w:rsidR="001A6257" w:rsidRPr="001A6257" w:rsidRDefault="001A6257" w:rsidP="001A6257">
      <w:pPr>
        <w:pStyle w:val="Bibliography"/>
      </w:pPr>
      <w:r w:rsidRPr="001A6257">
        <w:t>[15]</w:t>
      </w:r>
      <w:r w:rsidRPr="001A6257">
        <w:tab/>
        <w:t>L. W. A. Chopsah, “PENGEMBANGAN SISTEM ADMIN PEMBAYARAN NON TUNAI RAMAH ANAK MENGGUNAKAN NEAR FIELD COMMUNICATION DENGAN METODE PROTOTYPE BERBASIS WEB (STUDI KASUS APLIKASI WEBSITE WANGSAKU).” Universitas Muhammadiyah Malang, 2022. [Online]. Available: https://eprints.umm.ac.id/87777/</w:t>
      </w:r>
    </w:p>
    <w:p w14:paraId="52BE7F20" w14:textId="403BD822" w:rsidR="00524022" w:rsidRPr="00BB054D" w:rsidRDefault="00524022" w:rsidP="000F2778">
      <w:pPr>
        <w:spacing w:line="360" w:lineRule="auto"/>
        <w:rPr>
          <w:b/>
        </w:rPr>
        <w:sectPr w:rsidR="00524022" w:rsidRPr="00BB054D" w:rsidSect="00664F15">
          <w:footerReference w:type="default" r:id="rId30"/>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67CAA">
      <w:pPr>
        <w:spacing w:line="360" w:lineRule="auto"/>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03701" w14:textId="77777777" w:rsidR="0001205D" w:rsidRDefault="0001205D">
      <w:r>
        <w:separator/>
      </w:r>
    </w:p>
  </w:endnote>
  <w:endnote w:type="continuationSeparator" w:id="0">
    <w:p w14:paraId="075AB5BA" w14:textId="77777777" w:rsidR="0001205D" w:rsidRDefault="000120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D3D4F" w14:textId="77777777" w:rsidR="0001205D" w:rsidRDefault="0001205D">
      <w:r>
        <w:separator/>
      </w:r>
    </w:p>
  </w:footnote>
  <w:footnote w:type="continuationSeparator" w:id="0">
    <w:p w14:paraId="0144CBF5" w14:textId="77777777" w:rsidR="0001205D" w:rsidRDefault="000120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FB721B7"/>
    <w:multiLevelType w:val="hybridMultilevel"/>
    <w:tmpl w:val="5030D1F8"/>
    <w:lvl w:ilvl="0" w:tplc="3FCC01B4">
      <w:start w:val="1"/>
      <w:numFmt w:val="decimal"/>
      <w:lvlText w:val="3.5.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8"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5940BE"/>
    <w:multiLevelType w:val="hybridMultilevel"/>
    <w:tmpl w:val="F2181B9C"/>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49BC641E"/>
    <w:multiLevelType w:val="hybridMultilevel"/>
    <w:tmpl w:val="5DBA2C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1"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C27A6"/>
    <w:multiLevelType w:val="hybridMultilevel"/>
    <w:tmpl w:val="A4526044"/>
    <w:lvl w:ilvl="0" w:tplc="BF023FDE">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7"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2"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DC6680"/>
    <w:multiLevelType w:val="hybridMultilevel"/>
    <w:tmpl w:val="24F66E32"/>
    <w:lvl w:ilvl="0" w:tplc="145A1824">
      <w:start w:val="1"/>
      <w:numFmt w:val="decimal"/>
      <w:lvlText w:val="3.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6005643">
    <w:abstractNumId w:val="7"/>
  </w:num>
  <w:num w:numId="2" w16cid:durableId="1790926752">
    <w:abstractNumId w:val="4"/>
  </w:num>
  <w:num w:numId="3" w16cid:durableId="27292958">
    <w:abstractNumId w:val="32"/>
  </w:num>
  <w:num w:numId="4" w16cid:durableId="475728548">
    <w:abstractNumId w:val="17"/>
  </w:num>
  <w:num w:numId="5" w16cid:durableId="361899368">
    <w:abstractNumId w:val="19"/>
  </w:num>
  <w:num w:numId="6" w16cid:durableId="2048139049">
    <w:abstractNumId w:val="15"/>
  </w:num>
  <w:num w:numId="7" w16cid:durableId="1109011873">
    <w:abstractNumId w:val="31"/>
  </w:num>
  <w:num w:numId="8" w16cid:durableId="766342329">
    <w:abstractNumId w:val="9"/>
  </w:num>
  <w:num w:numId="9" w16cid:durableId="16665320">
    <w:abstractNumId w:val="22"/>
  </w:num>
  <w:num w:numId="10" w16cid:durableId="1171749830">
    <w:abstractNumId w:val="16"/>
  </w:num>
  <w:num w:numId="11" w16cid:durableId="1808280173">
    <w:abstractNumId w:val="26"/>
  </w:num>
  <w:num w:numId="12" w16cid:durableId="347681614">
    <w:abstractNumId w:val="24"/>
  </w:num>
  <w:num w:numId="13" w16cid:durableId="654528608">
    <w:abstractNumId w:val="29"/>
  </w:num>
  <w:num w:numId="14" w16cid:durableId="1841311856">
    <w:abstractNumId w:val="33"/>
  </w:num>
  <w:num w:numId="15" w16cid:durableId="909971055">
    <w:abstractNumId w:val="0"/>
  </w:num>
  <w:num w:numId="16" w16cid:durableId="992872689">
    <w:abstractNumId w:val="14"/>
  </w:num>
  <w:num w:numId="17" w16cid:durableId="1963001687">
    <w:abstractNumId w:val="10"/>
  </w:num>
  <w:num w:numId="18" w16cid:durableId="553275536">
    <w:abstractNumId w:val="28"/>
  </w:num>
  <w:num w:numId="19" w16cid:durableId="582028421">
    <w:abstractNumId w:val="5"/>
  </w:num>
  <w:num w:numId="20" w16cid:durableId="252133356">
    <w:abstractNumId w:val="1"/>
  </w:num>
  <w:num w:numId="21" w16cid:durableId="1857386232">
    <w:abstractNumId w:val="30"/>
  </w:num>
  <w:num w:numId="22" w16cid:durableId="372048477">
    <w:abstractNumId w:val="27"/>
  </w:num>
  <w:num w:numId="23" w16cid:durableId="2118525878">
    <w:abstractNumId w:val="12"/>
  </w:num>
  <w:num w:numId="24" w16cid:durableId="19473737">
    <w:abstractNumId w:val="6"/>
  </w:num>
  <w:num w:numId="25" w16cid:durableId="509174805">
    <w:abstractNumId w:val="21"/>
  </w:num>
  <w:num w:numId="26" w16cid:durableId="786899810">
    <w:abstractNumId w:val="11"/>
  </w:num>
  <w:num w:numId="27" w16cid:durableId="186873142">
    <w:abstractNumId w:val="34"/>
  </w:num>
  <w:num w:numId="28" w16cid:durableId="262307407">
    <w:abstractNumId w:val="35"/>
  </w:num>
  <w:num w:numId="29" w16cid:durableId="1565136745">
    <w:abstractNumId w:val="25"/>
  </w:num>
  <w:num w:numId="30" w16cid:durableId="643000341">
    <w:abstractNumId w:val="20"/>
  </w:num>
  <w:num w:numId="31" w16cid:durableId="257256872">
    <w:abstractNumId w:val="2"/>
  </w:num>
  <w:num w:numId="32" w16cid:durableId="1187210758">
    <w:abstractNumId w:val="23"/>
  </w:num>
  <w:num w:numId="33" w16cid:durableId="487284523">
    <w:abstractNumId w:val="18"/>
  </w:num>
  <w:num w:numId="34" w16cid:durableId="1093235989">
    <w:abstractNumId w:val="36"/>
  </w:num>
  <w:num w:numId="35" w16cid:durableId="1554348578">
    <w:abstractNumId w:val="13"/>
  </w:num>
  <w:num w:numId="36" w16cid:durableId="1610628260">
    <w:abstractNumId w:val="3"/>
  </w:num>
  <w:num w:numId="37" w16cid:durableId="5570100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02377"/>
    <w:rsid w:val="00007187"/>
    <w:rsid w:val="000106D6"/>
    <w:rsid w:val="00011E4F"/>
    <w:rsid w:val="0001205D"/>
    <w:rsid w:val="000125CC"/>
    <w:rsid w:val="00014612"/>
    <w:rsid w:val="00017AF5"/>
    <w:rsid w:val="00020EDF"/>
    <w:rsid w:val="00023455"/>
    <w:rsid w:val="000256D8"/>
    <w:rsid w:val="00027A52"/>
    <w:rsid w:val="000377B1"/>
    <w:rsid w:val="00061775"/>
    <w:rsid w:val="00067011"/>
    <w:rsid w:val="00073622"/>
    <w:rsid w:val="00075333"/>
    <w:rsid w:val="00084443"/>
    <w:rsid w:val="00085FEF"/>
    <w:rsid w:val="00087F56"/>
    <w:rsid w:val="00091A2D"/>
    <w:rsid w:val="000B07CF"/>
    <w:rsid w:val="000B143E"/>
    <w:rsid w:val="000B37F9"/>
    <w:rsid w:val="000B7889"/>
    <w:rsid w:val="000C2443"/>
    <w:rsid w:val="000C2F48"/>
    <w:rsid w:val="000C3E33"/>
    <w:rsid w:val="000D46CA"/>
    <w:rsid w:val="000E0AF2"/>
    <w:rsid w:val="000E0F70"/>
    <w:rsid w:val="000E1E7F"/>
    <w:rsid w:val="000E2814"/>
    <w:rsid w:val="000E3A3F"/>
    <w:rsid w:val="000E7E7C"/>
    <w:rsid w:val="000F0D51"/>
    <w:rsid w:val="000F1CD8"/>
    <w:rsid w:val="000F2145"/>
    <w:rsid w:val="000F2778"/>
    <w:rsid w:val="000F39CF"/>
    <w:rsid w:val="000F3C7D"/>
    <w:rsid w:val="000F48E1"/>
    <w:rsid w:val="001036FD"/>
    <w:rsid w:val="0010455E"/>
    <w:rsid w:val="00105830"/>
    <w:rsid w:val="00126796"/>
    <w:rsid w:val="00130369"/>
    <w:rsid w:val="0015075C"/>
    <w:rsid w:val="00166F7C"/>
    <w:rsid w:val="001700FD"/>
    <w:rsid w:val="00177C8F"/>
    <w:rsid w:val="00181544"/>
    <w:rsid w:val="00185736"/>
    <w:rsid w:val="0019794F"/>
    <w:rsid w:val="001A6257"/>
    <w:rsid w:val="001B057E"/>
    <w:rsid w:val="001B42CF"/>
    <w:rsid w:val="001C115F"/>
    <w:rsid w:val="001C261C"/>
    <w:rsid w:val="001C2BB7"/>
    <w:rsid w:val="001C4204"/>
    <w:rsid w:val="001C48FF"/>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24928"/>
    <w:rsid w:val="00227AF0"/>
    <w:rsid w:val="00233E5F"/>
    <w:rsid w:val="002423E2"/>
    <w:rsid w:val="002424C5"/>
    <w:rsid w:val="00245AD8"/>
    <w:rsid w:val="0024630C"/>
    <w:rsid w:val="002465B4"/>
    <w:rsid w:val="002524AA"/>
    <w:rsid w:val="00254B35"/>
    <w:rsid w:val="00254E41"/>
    <w:rsid w:val="00256A19"/>
    <w:rsid w:val="00263FDA"/>
    <w:rsid w:val="00264539"/>
    <w:rsid w:val="00267CAA"/>
    <w:rsid w:val="00272F24"/>
    <w:rsid w:val="0027662A"/>
    <w:rsid w:val="0027704B"/>
    <w:rsid w:val="00280EDD"/>
    <w:rsid w:val="00291E1D"/>
    <w:rsid w:val="0029685D"/>
    <w:rsid w:val="002A0C3D"/>
    <w:rsid w:val="002A3AF4"/>
    <w:rsid w:val="002A4935"/>
    <w:rsid w:val="002A4CB4"/>
    <w:rsid w:val="002B15EA"/>
    <w:rsid w:val="002B1644"/>
    <w:rsid w:val="002B27EE"/>
    <w:rsid w:val="002B48FA"/>
    <w:rsid w:val="002C0AB2"/>
    <w:rsid w:val="002C1328"/>
    <w:rsid w:val="002C690A"/>
    <w:rsid w:val="002D2CE6"/>
    <w:rsid w:val="002D3169"/>
    <w:rsid w:val="002E4223"/>
    <w:rsid w:val="00300DB0"/>
    <w:rsid w:val="003063A6"/>
    <w:rsid w:val="0030715D"/>
    <w:rsid w:val="00307720"/>
    <w:rsid w:val="00312437"/>
    <w:rsid w:val="00326CFD"/>
    <w:rsid w:val="00330E4C"/>
    <w:rsid w:val="00332215"/>
    <w:rsid w:val="0033739E"/>
    <w:rsid w:val="003432D4"/>
    <w:rsid w:val="00350C77"/>
    <w:rsid w:val="00352650"/>
    <w:rsid w:val="00354F5B"/>
    <w:rsid w:val="00364192"/>
    <w:rsid w:val="00367D37"/>
    <w:rsid w:val="00372885"/>
    <w:rsid w:val="0038769C"/>
    <w:rsid w:val="00393C49"/>
    <w:rsid w:val="00393CD6"/>
    <w:rsid w:val="003A0313"/>
    <w:rsid w:val="003A0BC7"/>
    <w:rsid w:val="003A2123"/>
    <w:rsid w:val="003D395C"/>
    <w:rsid w:val="003D4E86"/>
    <w:rsid w:val="003D7D1E"/>
    <w:rsid w:val="003E4BB9"/>
    <w:rsid w:val="00403A4F"/>
    <w:rsid w:val="00410663"/>
    <w:rsid w:val="00415976"/>
    <w:rsid w:val="00415FAE"/>
    <w:rsid w:val="00417B82"/>
    <w:rsid w:val="00424852"/>
    <w:rsid w:val="00424F1D"/>
    <w:rsid w:val="00426B4E"/>
    <w:rsid w:val="0043375C"/>
    <w:rsid w:val="004340CA"/>
    <w:rsid w:val="00441AB5"/>
    <w:rsid w:val="0044301A"/>
    <w:rsid w:val="00447FB2"/>
    <w:rsid w:val="004541DA"/>
    <w:rsid w:val="00461FA5"/>
    <w:rsid w:val="00473958"/>
    <w:rsid w:val="004770AA"/>
    <w:rsid w:val="00482EF0"/>
    <w:rsid w:val="00483170"/>
    <w:rsid w:val="004940E6"/>
    <w:rsid w:val="0049695F"/>
    <w:rsid w:val="004973C5"/>
    <w:rsid w:val="004A1443"/>
    <w:rsid w:val="004A2BC3"/>
    <w:rsid w:val="004A44A6"/>
    <w:rsid w:val="004B2A00"/>
    <w:rsid w:val="004C20B8"/>
    <w:rsid w:val="004C5ABB"/>
    <w:rsid w:val="004C60FE"/>
    <w:rsid w:val="004D2D94"/>
    <w:rsid w:val="004D3CA9"/>
    <w:rsid w:val="004D64F4"/>
    <w:rsid w:val="004F2615"/>
    <w:rsid w:val="004F3B28"/>
    <w:rsid w:val="00504144"/>
    <w:rsid w:val="005113EB"/>
    <w:rsid w:val="005139BC"/>
    <w:rsid w:val="00517581"/>
    <w:rsid w:val="00524022"/>
    <w:rsid w:val="0052448C"/>
    <w:rsid w:val="00525377"/>
    <w:rsid w:val="00525623"/>
    <w:rsid w:val="005342C0"/>
    <w:rsid w:val="005361CA"/>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7BE2"/>
    <w:rsid w:val="005A3328"/>
    <w:rsid w:val="005A34A8"/>
    <w:rsid w:val="005A3D02"/>
    <w:rsid w:val="005A5D52"/>
    <w:rsid w:val="005A67C1"/>
    <w:rsid w:val="005B341C"/>
    <w:rsid w:val="005B349A"/>
    <w:rsid w:val="005B699E"/>
    <w:rsid w:val="005C2447"/>
    <w:rsid w:val="005C7220"/>
    <w:rsid w:val="005E0F93"/>
    <w:rsid w:val="005E1C03"/>
    <w:rsid w:val="005E2D3E"/>
    <w:rsid w:val="005E41D7"/>
    <w:rsid w:val="005E469D"/>
    <w:rsid w:val="005E49DF"/>
    <w:rsid w:val="005F094C"/>
    <w:rsid w:val="005F4319"/>
    <w:rsid w:val="005F4755"/>
    <w:rsid w:val="005F75A1"/>
    <w:rsid w:val="006120A1"/>
    <w:rsid w:val="00612E0F"/>
    <w:rsid w:val="00637EC2"/>
    <w:rsid w:val="00642560"/>
    <w:rsid w:val="00644494"/>
    <w:rsid w:val="00663F2A"/>
    <w:rsid w:val="0066464C"/>
    <w:rsid w:val="00664F15"/>
    <w:rsid w:val="006760B3"/>
    <w:rsid w:val="00685299"/>
    <w:rsid w:val="00693163"/>
    <w:rsid w:val="00696E0C"/>
    <w:rsid w:val="006A28D6"/>
    <w:rsid w:val="006A74EE"/>
    <w:rsid w:val="006B64EA"/>
    <w:rsid w:val="006C404F"/>
    <w:rsid w:val="006D0EC9"/>
    <w:rsid w:val="006D1511"/>
    <w:rsid w:val="006D2A0A"/>
    <w:rsid w:val="006D517B"/>
    <w:rsid w:val="006D77FE"/>
    <w:rsid w:val="006E07B9"/>
    <w:rsid w:val="006E4961"/>
    <w:rsid w:val="006F0EA9"/>
    <w:rsid w:val="006F532D"/>
    <w:rsid w:val="006F5811"/>
    <w:rsid w:val="006F6F10"/>
    <w:rsid w:val="00700182"/>
    <w:rsid w:val="00702784"/>
    <w:rsid w:val="00712791"/>
    <w:rsid w:val="007202DB"/>
    <w:rsid w:val="00723C6D"/>
    <w:rsid w:val="00726223"/>
    <w:rsid w:val="00727A89"/>
    <w:rsid w:val="00734D59"/>
    <w:rsid w:val="0074039F"/>
    <w:rsid w:val="00742157"/>
    <w:rsid w:val="00747052"/>
    <w:rsid w:val="00754DFA"/>
    <w:rsid w:val="00756FCE"/>
    <w:rsid w:val="00760CD9"/>
    <w:rsid w:val="00761360"/>
    <w:rsid w:val="0076343B"/>
    <w:rsid w:val="00765D3B"/>
    <w:rsid w:val="00767E4C"/>
    <w:rsid w:val="00771858"/>
    <w:rsid w:val="007778FF"/>
    <w:rsid w:val="00783B52"/>
    <w:rsid w:val="00786602"/>
    <w:rsid w:val="00793812"/>
    <w:rsid w:val="00796A66"/>
    <w:rsid w:val="007A204E"/>
    <w:rsid w:val="007A7BE4"/>
    <w:rsid w:val="007B0320"/>
    <w:rsid w:val="007B2C10"/>
    <w:rsid w:val="007C234F"/>
    <w:rsid w:val="007C6284"/>
    <w:rsid w:val="007C74EE"/>
    <w:rsid w:val="007D0C8C"/>
    <w:rsid w:val="007E4BBB"/>
    <w:rsid w:val="007E591D"/>
    <w:rsid w:val="00801382"/>
    <w:rsid w:val="008205BA"/>
    <w:rsid w:val="00820AC9"/>
    <w:rsid w:val="00820CBE"/>
    <w:rsid w:val="00821F44"/>
    <w:rsid w:val="00836EA2"/>
    <w:rsid w:val="00841EFE"/>
    <w:rsid w:val="00860023"/>
    <w:rsid w:val="008679BB"/>
    <w:rsid w:val="00867F01"/>
    <w:rsid w:val="0087364C"/>
    <w:rsid w:val="00893173"/>
    <w:rsid w:val="008A20D8"/>
    <w:rsid w:val="008A316A"/>
    <w:rsid w:val="008A7AC9"/>
    <w:rsid w:val="008B24E6"/>
    <w:rsid w:val="008D35F3"/>
    <w:rsid w:val="008D6D24"/>
    <w:rsid w:val="008E7A0B"/>
    <w:rsid w:val="008F1A3F"/>
    <w:rsid w:val="00900F46"/>
    <w:rsid w:val="00921A1E"/>
    <w:rsid w:val="00922FF6"/>
    <w:rsid w:val="00925B37"/>
    <w:rsid w:val="00930181"/>
    <w:rsid w:val="009306EE"/>
    <w:rsid w:val="009340EB"/>
    <w:rsid w:val="00936F9D"/>
    <w:rsid w:val="009406EA"/>
    <w:rsid w:val="009416DB"/>
    <w:rsid w:val="00941BC9"/>
    <w:rsid w:val="009479CA"/>
    <w:rsid w:val="009511E6"/>
    <w:rsid w:val="009546DF"/>
    <w:rsid w:val="00954C9E"/>
    <w:rsid w:val="00960475"/>
    <w:rsid w:val="00974229"/>
    <w:rsid w:val="00977162"/>
    <w:rsid w:val="00987633"/>
    <w:rsid w:val="00994923"/>
    <w:rsid w:val="009975FC"/>
    <w:rsid w:val="009977C2"/>
    <w:rsid w:val="009A1994"/>
    <w:rsid w:val="009A1A93"/>
    <w:rsid w:val="009A220D"/>
    <w:rsid w:val="009B00C3"/>
    <w:rsid w:val="009B2F53"/>
    <w:rsid w:val="009B524F"/>
    <w:rsid w:val="009B6853"/>
    <w:rsid w:val="009B701B"/>
    <w:rsid w:val="009B7545"/>
    <w:rsid w:val="009B7F5D"/>
    <w:rsid w:val="009C034B"/>
    <w:rsid w:val="009D50D2"/>
    <w:rsid w:val="009D680C"/>
    <w:rsid w:val="009E0A5A"/>
    <w:rsid w:val="009E4A03"/>
    <w:rsid w:val="009E6394"/>
    <w:rsid w:val="009E6E76"/>
    <w:rsid w:val="009E7210"/>
    <w:rsid w:val="009F2DB7"/>
    <w:rsid w:val="009F4552"/>
    <w:rsid w:val="009F7B8B"/>
    <w:rsid w:val="009F7FD1"/>
    <w:rsid w:val="00A05971"/>
    <w:rsid w:val="00A070D0"/>
    <w:rsid w:val="00A11A22"/>
    <w:rsid w:val="00A23C86"/>
    <w:rsid w:val="00A248F0"/>
    <w:rsid w:val="00A30590"/>
    <w:rsid w:val="00A33791"/>
    <w:rsid w:val="00A33E70"/>
    <w:rsid w:val="00A370E3"/>
    <w:rsid w:val="00A41718"/>
    <w:rsid w:val="00A4459E"/>
    <w:rsid w:val="00A44EDD"/>
    <w:rsid w:val="00A619B3"/>
    <w:rsid w:val="00A6294B"/>
    <w:rsid w:val="00A65C29"/>
    <w:rsid w:val="00A803C0"/>
    <w:rsid w:val="00A81FB0"/>
    <w:rsid w:val="00A83578"/>
    <w:rsid w:val="00A84B4E"/>
    <w:rsid w:val="00A902D8"/>
    <w:rsid w:val="00A9095F"/>
    <w:rsid w:val="00A97A8F"/>
    <w:rsid w:val="00AA1524"/>
    <w:rsid w:val="00AA19DF"/>
    <w:rsid w:val="00AA6334"/>
    <w:rsid w:val="00AB00B7"/>
    <w:rsid w:val="00AB3819"/>
    <w:rsid w:val="00AB6B64"/>
    <w:rsid w:val="00AC1D1D"/>
    <w:rsid w:val="00AC35D0"/>
    <w:rsid w:val="00AC3622"/>
    <w:rsid w:val="00AC37B6"/>
    <w:rsid w:val="00AD64B7"/>
    <w:rsid w:val="00AE09A7"/>
    <w:rsid w:val="00AE4D3F"/>
    <w:rsid w:val="00B027E0"/>
    <w:rsid w:val="00B03B17"/>
    <w:rsid w:val="00B11B92"/>
    <w:rsid w:val="00B17814"/>
    <w:rsid w:val="00B21398"/>
    <w:rsid w:val="00B24503"/>
    <w:rsid w:val="00B37E48"/>
    <w:rsid w:val="00B44946"/>
    <w:rsid w:val="00B465B2"/>
    <w:rsid w:val="00B540FC"/>
    <w:rsid w:val="00B55F7C"/>
    <w:rsid w:val="00B6138E"/>
    <w:rsid w:val="00B623D4"/>
    <w:rsid w:val="00B679DA"/>
    <w:rsid w:val="00B706F8"/>
    <w:rsid w:val="00B80544"/>
    <w:rsid w:val="00B84A66"/>
    <w:rsid w:val="00B8511F"/>
    <w:rsid w:val="00BA362F"/>
    <w:rsid w:val="00BA499F"/>
    <w:rsid w:val="00BA5E83"/>
    <w:rsid w:val="00BA65C7"/>
    <w:rsid w:val="00BA68BF"/>
    <w:rsid w:val="00BA73AF"/>
    <w:rsid w:val="00BB6F37"/>
    <w:rsid w:val="00BC484B"/>
    <w:rsid w:val="00BC716A"/>
    <w:rsid w:val="00BD23B3"/>
    <w:rsid w:val="00BD5D7D"/>
    <w:rsid w:val="00BD7E02"/>
    <w:rsid w:val="00BE257A"/>
    <w:rsid w:val="00BE2DED"/>
    <w:rsid w:val="00BE3AF9"/>
    <w:rsid w:val="00BE421F"/>
    <w:rsid w:val="00C033DA"/>
    <w:rsid w:val="00C03B6D"/>
    <w:rsid w:val="00C11BB4"/>
    <w:rsid w:val="00C20869"/>
    <w:rsid w:val="00C2389F"/>
    <w:rsid w:val="00C45535"/>
    <w:rsid w:val="00C51350"/>
    <w:rsid w:val="00C5322F"/>
    <w:rsid w:val="00C53823"/>
    <w:rsid w:val="00C54D8F"/>
    <w:rsid w:val="00C56D2B"/>
    <w:rsid w:val="00C67D2B"/>
    <w:rsid w:val="00C71DFC"/>
    <w:rsid w:val="00C73B94"/>
    <w:rsid w:val="00C84404"/>
    <w:rsid w:val="00C93790"/>
    <w:rsid w:val="00C94956"/>
    <w:rsid w:val="00CA5EE1"/>
    <w:rsid w:val="00CB1564"/>
    <w:rsid w:val="00CB24AB"/>
    <w:rsid w:val="00CB5E29"/>
    <w:rsid w:val="00CB697D"/>
    <w:rsid w:val="00CC002D"/>
    <w:rsid w:val="00CC123C"/>
    <w:rsid w:val="00CC16E5"/>
    <w:rsid w:val="00CC228A"/>
    <w:rsid w:val="00CC72C8"/>
    <w:rsid w:val="00CD3809"/>
    <w:rsid w:val="00CD70A7"/>
    <w:rsid w:val="00CE7939"/>
    <w:rsid w:val="00CF3D50"/>
    <w:rsid w:val="00D02642"/>
    <w:rsid w:val="00D03ABA"/>
    <w:rsid w:val="00D03C24"/>
    <w:rsid w:val="00D03C80"/>
    <w:rsid w:val="00D03DAB"/>
    <w:rsid w:val="00D05A97"/>
    <w:rsid w:val="00D05C4A"/>
    <w:rsid w:val="00D07AEC"/>
    <w:rsid w:val="00D1281C"/>
    <w:rsid w:val="00D1465D"/>
    <w:rsid w:val="00D16052"/>
    <w:rsid w:val="00D241CF"/>
    <w:rsid w:val="00D25516"/>
    <w:rsid w:val="00D25B03"/>
    <w:rsid w:val="00D27E0D"/>
    <w:rsid w:val="00D32740"/>
    <w:rsid w:val="00D352EC"/>
    <w:rsid w:val="00D36CA8"/>
    <w:rsid w:val="00D4431D"/>
    <w:rsid w:val="00D6020E"/>
    <w:rsid w:val="00D61041"/>
    <w:rsid w:val="00D77879"/>
    <w:rsid w:val="00D93EEF"/>
    <w:rsid w:val="00D958B8"/>
    <w:rsid w:val="00DA04AD"/>
    <w:rsid w:val="00DB1908"/>
    <w:rsid w:val="00DB2B94"/>
    <w:rsid w:val="00DB3AE1"/>
    <w:rsid w:val="00DC3480"/>
    <w:rsid w:val="00DC431D"/>
    <w:rsid w:val="00DD20E6"/>
    <w:rsid w:val="00DD718C"/>
    <w:rsid w:val="00DE5AFF"/>
    <w:rsid w:val="00DE7526"/>
    <w:rsid w:val="00DF32D4"/>
    <w:rsid w:val="00DF376C"/>
    <w:rsid w:val="00DF3A30"/>
    <w:rsid w:val="00E10D6C"/>
    <w:rsid w:val="00E20EA6"/>
    <w:rsid w:val="00E211C5"/>
    <w:rsid w:val="00E24D71"/>
    <w:rsid w:val="00E26491"/>
    <w:rsid w:val="00E3097D"/>
    <w:rsid w:val="00E41B0F"/>
    <w:rsid w:val="00E428BF"/>
    <w:rsid w:val="00E42AC5"/>
    <w:rsid w:val="00E4599C"/>
    <w:rsid w:val="00E6153C"/>
    <w:rsid w:val="00E62C14"/>
    <w:rsid w:val="00E6753F"/>
    <w:rsid w:val="00E75927"/>
    <w:rsid w:val="00E841D7"/>
    <w:rsid w:val="00E8621E"/>
    <w:rsid w:val="00E871AC"/>
    <w:rsid w:val="00E95801"/>
    <w:rsid w:val="00EA0A1C"/>
    <w:rsid w:val="00EA3A92"/>
    <w:rsid w:val="00EA4260"/>
    <w:rsid w:val="00EA4B4A"/>
    <w:rsid w:val="00EB7326"/>
    <w:rsid w:val="00EC237A"/>
    <w:rsid w:val="00EC2C72"/>
    <w:rsid w:val="00EC5ABA"/>
    <w:rsid w:val="00EC6104"/>
    <w:rsid w:val="00ED4A5C"/>
    <w:rsid w:val="00ED6771"/>
    <w:rsid w:val="00EE1E9B"/>
    <w:rsid w:val="00EE41B5"/>
    <w:rsid w:val="00EF15D8"/>
    <w:rsid w:val="00EF237C"/>
    <w:rsid w:val="00EF39A4"/>
    <w:rsid w:val="00EF4E94"/>
    <w:rsid w:val="00EF7FA5"/>
    <w:rsid w:val="00F00031"/>
    <w:rsid w:val="00F1766C"/>
    <w:rsid w:val="00F17CEB"/>
    <w:rsid w:val="00F239D1"/>
    <w:rsid w:val="00F27B62"/>
    <w:rsid w:val="00F314C6"/>
    <w:rsid w:val="00F350EF"/>
    <w:rsid w:val="00F3550A"/>
    <w:rsid w:val="00F36F52"/>
    <w:rsid w:val="00F37263"/>
    <w:rsid w:val="00F45BFC"/>
    <w:rsid w:val="00F510F4"/>
    <w:rsid w:val="00F527F7"/>
    <w:rsid w:val="00F6446E"/>
    <w:rsid w:val="00F724BB"/>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976209">
      <w:bodyDiv w:val="1"/>
      <w:marLeft w:val="0"/>
      <w:marRight w:val="0"/>
      <w:marTop w:val="0"/>
      <w:marBottom w:val="0"/>
      <w:divBdr>
        <w:top w:val="none" w:sz="0" w:space="0" w:color="auto"/>
        <w:left w:val="none" w:sz="0" w:space="0" w:color="auto"/>
        <w:bottom w:val="none" w:sz="0" w:space="0" w:color="auto"/>
        <w:right w:val="none" w:sz="0" w:space="0" w:color="auto"/>
      </w:divBdr>
    </w:div>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0.png"/><Relationship Id="rId18" Type="http://schemas.openxmlformats.org/officeDocument/2006/relationships/image" Target="media/image8.jp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7.jp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10" Type="http://schemas.microsoft.com/office/2007/relationships/hdphoto" Target="media/hdphoto1.wdp"/><Relationship Id="rId19" Type="http://schemas.openxmlformats.org/officeDocument/2006/relationships/image" Target="media/image9.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27 24575,'5'0'0,"1"-4"0,4-7 0,5-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7</TotalTime>
  <Pages>26</Pages>
  <Words>6310</Words>
  <Characters>35971</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50</cp:revision>
  <cp:lastPrinted>2023-06-13T01:50:00Z</cp:lastPrinted>
  <dcterms:created xsi:type="dcterms:W3CDTF">2023-03-09T05:33:00Z</dcterms:created>
  <dcterms:modified xsi:type="dcterms:W3CDTF">2023-06-13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eZBkQh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